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B03C9B" w14:textId="033E9FA3" w:rsidR="006627E7" w:rsidRPr="00084DF2" w:rsidRDefault="006627E7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84DF2">
        <w:rPr>
          <w:rFonts w:ascii="Times New Roman" w:hAnsi="Times New Roman" w:cs="Times New Roman"/>
          <w:sz w:val="24"/>
          <w:szCs w:val="24"/>
        </w:rPr>
        <w:t xml:space="preserve">Please </w:t>
      </w:r>
      <w:r w:rsidR="00216618" w:rsidRPr="00084DF2">
        <w:rPr>
          <w:rFonts w:ascii="Times New Roman" w:hAnsi="Times New Roman" w:cs="Times New Roman"/>
          <w:sz w:val="24"/>
          <w:szCs w:val="24"/>
        </w:rPr>
        <w:t xml:space="preserve">refer to the </w:t>
      </w:r>
      <w:hyperlink r:id="rId11" w:history="1">
        <w:r w:rsidR="00216618" w:rsidRPr="00084DF2">
          <w:rPr>
            <w:rStyle w:val="Hyperlink"/>
            <w:rFonts w:ascii="Times New Roman" w:hAnsi="Times New Roman" w:cs="Times New Roman"/>
            <w:sz w:val="24"/>
            <w:szCs w:val="24"/>
          </w:rPr>
          <w:t>Manuscript preparation guide</w:t>
        </w:r>
      </w:hyperlink>
      <w:r w:rsidR="00216618" w:rsidRPr="00084DF2">
        <w:rPr>
          <w:rFonts w:ascii="Times New Roman" w:hAnsi="Times New Roman" w:cs="Times New Roman"/>
          <w:sz w:val="24"/>
          <w:szCs w:val="24"/>
        </w:rPr>
        <w:t xml:space="preserve"> for supporting information.</w:t>
      </w:r>
    </w:p>
    <w:p w14:paraId="4E051D4C" w14:textId="77777777" w:rsidR="009B6392" w:rsidRPr="00084DF2" w:rsidRDefault="009B639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Sample_Chapter"/>
      <w:bookmarkEnd w:id="0"/>
    </w:p>
    <w:p w14:paraId="35BD8E97" w14:textId="06EABE69" w:rsidR="009B6392" w:rsidRPr="00084DF2" w:rsidRDefault="009B639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84DF2">
        <w:rPr>
          <w:rFonts w:ascii="Times New Roman" w:hAnsi="Times New Roman" w:cs="Times New Roman"/>
          <w:sz w:val="24"/>
          <w:szCs w:val="24"/>
        </w:rPr>
        <w:t xml:space="preserve">1. </w:t>
      </w:r>
      <w:r w:rsidR="00B67143" w:rsidRPr="00084DF2">
        <w:rPr>
          <w:rFonts w:ascii="Times New Roman" w:hAnsi="Times New Roman" w:cs="Times New Roman"/>
          <w:sz w:val="24"/>
          <w:szCs w:val="24"/>
        </w:rPr>
        <w:t>Chapter title</w:t>
      </w:r>
    </w:p>
    <w:p w14:paraId="76976DD3" w14:textId="77777777" w:rsidR="00B67143" w:rsidRPr="00084DF2" w:rsidRDefault="00B67143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027EF6D" w14:textId="30E96B91" w:rsidR="00FF40DD" w:rsidRPr="00084DF2" w:rsidRDefault="00C2315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84DF2">
        <w:rPr>
          <w:rFonts w:ascii="Times New Roman" w:hAnsi="Times New Roman" w:cs="Times New Roman"/>
          <w:sz w:val="24"/>
          <w:szCs w:val="24"/>
        </w:rPr>
        <w:t>Darra Hofman</w:t>
      </w:r>
    </w:p>
    <w:p w14:paraId="6718DB2C" w14:textId="77777777" w:rsidR="00FF40DD" w:rsidRPr="00084DF2" w:rsidRDefault="00FF40DD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C6CAEFC" w14:textId="2C68CC83" w:rsidR="00C23152" w:rsidRPr="00084DF2" w:rsidRDefault="00385B98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hyperlink r:id="rId12" w:history="1">
        <w:r w:rsidR="00C23152" w:rsidRPr="00084DF2">
          <w:rPr>
            <w:rStyle w:val="Hyperlink"/>
            <w:rFonts w:ascii="Times New Roman" w:hAnsi="Times New Roman" w:cs="Times New Roman"/>
            <w:sz w:val="24"/>
            <w:szCs w:val="24"/>
          </w:rPr>
          <w:t>https://orcid.org/0000-0002-1772-6268</w:t>
        </w:r>
      </w:hyperlink>
    </w:p>
    <w:p w14:paraId="6735899E" w14:textId="77777777" w:rsidR="00C23152" w:rsidRPr="00084DF2" w:rsidRDefault="00C2315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584ECB95" w14:textId="20CC1FB5" w:rsidR="00C23152" w:rsidRPr="00084DF2" w:rsidRDefault="00C2315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  <w:highlight w:val="yellow"/>
        </w:rPr>
      </w:pPr>
      <w:r w:rsidRPr="00084DF2">
        <w:rPr>
          <w:rFonts w:ascii="Times New Roman" w:hAnsi="Times New Roman" w:cs="Times New Roman"/>
          <w:sz w:val="24"/>
          <w:szCs w:val="24"/>
          <w:highlight w:val="yellow"/>
        </w:rPr>
        <w:t>Shadrack Katuu</w:t>
      </w:r>
    </w:p>
    <w:p w14:paraId="51E92836" w14:textId="329A099A" w:rsidR="00C23152" w:rsidRPr="00084DF2" w:rsidRDefault="00C2315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5A6F1603" w14:textId="1456826C" w:rsidR="00C23152" w:rsidRPr="00084DF2" w:rsidRDefault="00C23152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  <w:highlight w:val="yellow"/>
        </w:rPr>
      </w:pPr>
      <w:r w:rsidRPr="00084DF2">
        <w:rPr>
          <w:rFonts w:ascii="Times New Roman" w:hAnsi="Times New Roman" w:cs="Times New Roman"/>
          <w:sz w:val="24"/>
          <w:szCs w:val="24"/>
        </w:rPr>
        <w:t>https://orcid.org/0000-0002-1772-6268</w:t>
      </w:r>
    </w:p>
    <w:p w14:paraId="08B3681C" w14:textId="77777777" w:rsidR="00FF40DD" w:rsidRPr="00084DF2" w:rsidRDefault="00FF40DD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699D6ECC" w14:textId="77777777" w:rsidR="00FF40DD" w:rsidRPr="00084DF2" w:rsidRDefault="00FF40DD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6C46DA7" w14:textId="77777777" w:rsidR="00FF40DD" w:rsidRPr="00084DF2" w:rsidRDefault="00FF40DD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8AF6BF2" w14:textId="1A87E453" w:rsidR="00FF40DD" w:rsidRPr="00084DF2" w:rsidRDefault="00FF40DD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="Times New Roman" w:eastAsiaTheme="minorHAnsi" w:hAnsi="Times New Roman" w:cs="Times New Roman"/>
          <w:color w:val="auto"/>
          <w:sz w:val="22"/>
          <w:szCs w:val="22"/>
          <w:lang w:val="en-GB"/>
        </w:rPr>
        <w:id w:val="-15674791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9F0C06" w14:textId="3A9F8271" w:rsidR="004A7F2B" w:rsidRPr="00084DF2" w:rsidRDefault="004A7F2B">
          <w:pPr>
            <w:pStyle w:val="TOCHeading"/>
            <w:rPr>
              <w:rFonts w:ascii="Times New Roman" w:hAnsi="Times New Roman" w:cs="Times New Roman"/>
            </w:rPr>
          </w:pPr>
          <w:r w:rsidRPr="00084DF2">
            <w:rPr>
              <w:rFonts w:ascii="Times New Roman" w:hAnsi="Times New Roman" w:cs="Times New Roman"/>
            </w:rPr>
            <w:t>Contents</w:t>
          </w:r>
        </w:p>
        <w:p w14:paraId="6092D779" w14:textId="1F985D3C" w:rsidR="0087436B" w:rsidRDefault="004A7F2B">
          <w:pPr>
            <w:pStyle w:val="TOC3"/>
            <w:tabs>
              <w:tab w:val="right" w:leader="dot" w:pos="13948"/>
            </w:tabs>
            <w:rPr>
              <w:rFonts w:eastAsiaTheme="minorEastAsia"/>
              <w:noProof/>
              <w:lang w:val="en-US"/>
            </w:rPr>
          </w:pPr>
          <w:r w:rsidRPr="00084DF2">
            <w:rPr>
              <w:rFonts w:ascii="Times New Roman" w:hAnsi="Times New Roman" w:cs="Times New Roman"/>
            </w:rPr>
            <w:fldChar w:fldCharType="begin"/>
          </w:r>
          <w:r w:rsidRPr="00084DF2">
            <w:rPr>
              <w:rFonts w:ascii="Times New Roman" w:hAnsi="Times New Roman" w:cs="Times New Roman"/>
            </w:rPr>
            <w:instrText xml:space="preserve"> TOC \o "1-3" \h \z \u </w:instrText>
          </w:r>
          <w:r w:rsidRPr="00084DF2">
            <w:rPr>
              <w:rFonts w:ascii="Times New Roman" w:hAnsi="Times New Roman" w:cs="Times New Roman"/>
            </w:rPr>
            <w:fldChar w:fldCharType="separate"/>
          </w:r>
          <w:hyperlink w:anchor="_Toc85061491" w:history="1">
            <w:r w:rsidR="0087436B" w:rsidRPr="00EA4A75">
              <w:rPr>
                <w:rStyle w:val="Hyperlink"/>
                <w:rFonts w:ascii="Times New Roman" w:hAnsi="Times New Roman" w:cs="Times New Roman"/>
                <w:noProof/>
              </w:rPr>
              <w:t>Appendix A: Table of Laws</w:t>
            </w:r>
            <w:r w:rsidR="0087436B">
              <w:rPr>
                <w:noProof/>
                <w:webHidden/>
              </w:rPr>
              <w:tab/>
            </w:r>
            <w:r w:rsidR="0087436B">
              <w:rPr>
                <w:noProof/>
                <w:webHidden/>
              </w:rPr>
              <w:fldChar w:fldCharType="begin"/>
            </w:r>
            <w:r w:rsidR="0087436B">
              <w:rPr>
                <w:noProof/>
                <w:webHidden/>
              </w:rPr>
              <w:instrText xml:space="preserve"> PAGEREF _Toc85061491 \h </w:instrText>
            </w:r>
            <w:r w:rsidR="0087436B">
              <w:rPr>
                <w:noProof/>
                <w:webHidden/>
              </w:rPr>
            </w:r>
            <w:r w:rsidR="0087436B">
              <w:rPr>
                <w:noProof/>
                <w:webHidden/>
              </w:rPr>
              <w:fldChar w:fldCharType="separate"/>
            </w:r>
            <w:r w:rsidR="0087436B">
              <w:rPr>
                <w:noProof/>
                <w:webHidden/>
              </w:rPr>
              <w:t>2</w:t>
            </w:r>
            <w:r w:rsidR="0087436B">
              <w:rPr>
                <w:noProof/>
                <w:webHidden/>
              </w:rPr>
              <w:fldChar w:fldCharType="end"/>
            </w:r>
          </w:hyperlink>
        </w:p>
        <w:p w14:paraId="4F9D23D0" w14:textId="7C611C7D" w:rsidR="004A7F2B" w:rsidRPr="00084DF2" w:rsidRDefault="004A7F2B">
          <w:pPr>
            <w:rPr>
              <w:rFonts w:ascii="Times New Roman" w:hAnsi="Times New Roman" w:cs="Times New Roman"/>
            </w:rPr>
          </w:pPr>
          <w:r w:rsidRPr="00084DF2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3E850FBC" w14:textId="77777777" w:rsidR="00FF40DD" w:rsidRPr="00084DF2" w:rsidRDefault="00FF40DD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56EB5B1" w14:textId="77777777" w:rsidR="00470073" w:rsidRPr="00084DF2" w:rsidRDefault="00470073" w:rsidP="00380FE0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84DF2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F944644" w14:textId="77777777" w:rsidR="00EF17D4" w:rsidRPr="00084DF2" w:rsidRDefault="00EF17D4" w:rsidP="00380FE0">
      <w:pPr>
        <w:spacing w:after="0" w:line="240" w:lineRule="auto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14:paraId="20B2F28F" w14:textId="77777777" w:rsidR="004A7F2B" w:rsidRPr="00084DF2" w:rsidRDefault="004A7F2B" w:rsidP="004A7F2B">
      <w:pPr>
        <w:pStyle w:val="Heading3"/>
        <w:rPr>
          <w:rFonts w:ascii="Times New Roman" w:hAnsi="Times New Roman" w:cs="Times New Roman"/>
        </w:rPr>
      </w:pPr>
      <w:bookmarkStart w:id="1" w:name="_Toc85061491"/>
      <w:r w:rsidRPr="00084DF2">
        <w:rPr>
          <w:rFonts w:ascii="Times New Roman" w:hAnsi="Times New Roman" w:cs="Times New Roman"/>
        </w:rPr>
        <w:t>Appendix A: Table of Laws</w:t>
      </w:r>
      <w:bookmarkEnd w:id="1"/>
    </w:p>
    <w:p w14:paraId="11052BBC" w14:textId="77777777" w:rsidR="004A7F2B" w:rsidRPr="00084DF2" w:rsidRDefault="004A7F2B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D6C9DC8" w14:textId="77777777" w:rsidR="004A7F2B" w:rsidRPr="00084DF2" w:rsidRDefault="004A7F2B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4129" w:type="dxa"/>
        <w:jc w:val="center"/>
        <w:tblLook w:val="04A0" w:firstRow="1" w:lastRow="0" w:firstColumn="1" w:lastColumn="0" w:noHBand="0" w:noVBand="1"/>
      </w:tblPr>
      <w:tblGrid>
        <w:gridCol w:w="1536"/>
        <w:gridCol w:w="3557"/>
        <w:gridCol w:w="3002"/>
        <w:gridCol w:w="3012"/>
        <w:gridCol w:w="3022"/>
      </w:tblGrid>
      <w:tr w:rsidR="004A7F2B" w:rsidRPr="00084DF2" w14:paraId="7FA2132F" w14:textId="77777777" w:rsidTr="00481193">
        <w:trPr>
          <w:tblHeader/>
          <w:jc w:val="center"/>
        </w:trPr>
        <w:tc>
          <w:tcPr>
            <w:tcW w:w="1527" w:type="dxa"/>
          </w:tcPr>
          <w:p w14:paraId="5AEDE16A" w14:textId="77777777" w:rsidR="004A7F2B" w:rsidRPr="00084DF2" w:rsidRDefault="004A7F2B" w:rsidP="0048119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84DF2">
              <w:rPr>
                <w:rFonts w:ascii="Times New Roman" w:hAnsi="Times New Roman" w:cs="Times New Roman"/>
                <w:b/>
              </w:rPr>
              <w:t>Generic</w:t>
            </w:r>
          </w:p>
        </w:tc>
        <w:tc>
          <w:tcPr>
            <w:tcW w:w="3561" w:type="dxa"/>
          </w:tcPr>
          <w:p w14:paraId="72ED7E97" w14:textId="77777777" w:rsidR="004A7F2B" w:rsidRPr="00084DF2" w:rsidRDefault="004A7F2B" w:rsidP="0048119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84DF2">
              <w:rPr>
                <w:rFonts w:ascii="Times New Roman" w:hAnsi="Times New Roman" w:cs="Times New Roman"/>
                <w:b/>
              </w:rPr>
              <w:t>Botswana</w:t>
            </w:r>
          </w:p>
        </w:tc>
        <w:tc>
          <w:tcPr>
            <w:tcW w:w="3004" w:type="dxa"/>
          </w:tcPr>
          <w:p w14:paraId="1C1E53F4" w14:textId="77777777" w:rsidR="004A7F2B" w:rsidRPr="00084DF2" w:rsidRDefault="004A7F2B" w:rsidP="0048119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84DF2">
              <w:rPr>
                <w:rFonts w:ascii="Times New Roman" w:hAnsi="Times New Roman" w:cs="Times New Roman"/>
                <w:b/>
              </w:rPr>
              <w:t>Kenya</w:t>
            </w:r>
          </w:p>
        </w:tc>
        <w:tc>
          <w:tcPr>
            <w:tcW w:w="3014" w:type="dxa"/>
          </w:tcPr>
          <w:p w14:paraId="52877D19" w14:textId="77777777" w:rsidR="004A7F2B" w:rsidRPr="00084DF2" w:rsidRDefault="004A7F2B" w:rsidP="0048119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84DF2">
              <w:rPr>
                <w:rFonts w:ascii="Times New Roman" w:hAnsi="Times New Roman" w:cs="Times New Roman"/>
                <w:b/>
              </w:rPr>
              <w:t>South Africa</w:t>
            </w:r>
          </w:p>
        </w:tc>
        <w:tc>
          <w:tcPr>
            <w:tcW w:w="3023" w:type="dxa"/>
          </w:tcPr>
          <w:p w14:paraId="32D71088" w14:textId="77777777" w:rsidR="004A7F2B" w:rsidRPr="00084DF2" w:rsidRDefault="004A7F2B" w:rsidP="0048119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84DF2">
              <w:rPr>
                <w:rFonts w:ascii="Times New Roman" w:hAnsi="Times New Roman" w:cs="Times New Roman"/>
                <w:b/>
              </w:rPr>
              <w:t>Zimbabwe</w:t>
            </w:r>
          </w:p>
        </w:tc>
      </w:tr>
      <w:tr w:rsidR="004A7F2B" w:rsidRPr="00084DF2" w14:paraId="2549C4D5" w14:textId="77777777" w:rsidTr="00481193">
        <w:trPr>
          <w:jc w:val="center"/>
        </w:trPr>
        <w:tc>
          <w:tcPr>
            <w:tcW w:w="1527" w:type="dxa"/>
          </w:tcPr>
          <w:p w14:paraId="07C6F3DB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Constitution</w:t>
            </w:r>
          </w:p>
        </w:tc>
        <w:tc>
          <w:tcPr>
            <w:tcW w:w="3561" w:type="dxa"/>
          </w:tcPr>
          <w:p w14:paraId="7685BCBF" w14:textId="77777777" w:rsidR="004A7F2B" w:rsidRPr="00084DF2" w:rsidRDefault="004A7F2B" w:rsidP="00481193">
            <w:pPr>
              <w:pStyle w:val="ListParagraph"/>
              <w:numPr>
                <w:ilvl w:val="0"/>
                <w:numId w:val="1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Constitution of Botswana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Republic of Botswana&lt;/Author&gt;&lt;Year&gt;1966&lt;/Year&gt;&lt;RecNum&gt;6834&lt;/RecNum&gt;&lt;DisplayText&gt;(Republic of Botswana, 1966)&lt;/DisplayText&gt;&lt;record&gt;&lt;rec-number&gt;6834&lt;/rec-number&gt;&lt;foreign-keys&gt;&lt;key app="EN" db-id="vafvvetfy0a5rfe95whpvdd7ttp9p2wrpd9s" timestamp="1626787461"&gt;6834&lt;/key&gt;&lt;/foreign-keys&gt;&lt;ref-type name="Web Page"&gt;12&lt;/ref-type&gt;&lt;contributors&gt;&lt;authors&gt;&lt;author&gt;Republic of Botswana,&lt;/author&gt;&lt;/authors&gt;&lt;/contributors&gt;&lt;titles&gt;&lt;title&gt;Constitution of Botswana&lt;/title&gt;&lt;/titles&gt;&lt;volume&gt;2021&lt;/volume&gt;&lt;number&gt;20th July&lt;/number&gt;&lt;dates&gt;&lt;year&gt;1966&lt;/year&gt;&lt;/dates&gt;&lt;urls&gt;&lt;related-urls&gt;&lt;url&gt;https://www.parliament.gov.bw/images/constitution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Republic of Botswana, 1966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04" w:type="dxa"/>
          </w:tcPr>
          <w:p w14:paraId="03A6E154" w14:textId="77777777" w:rsidR="004A7F2B" w:rsidRPr="00084DF2" w:rsidRDefault="004A7F2B" w:rsidP="00481193">
            <w:pPr>
              <w:pStyle w:val="ListParagraph"/>
              <w:numPr>
                <w:ilvl w:val="0"/>
                <w:numId w:val="1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Constitution of Kenya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Kenya&lt;/Author&gt;&lt;Year&gt;2010&lt;/Year&gt;&lt;RecNum&gt;6946&lt;/RecNum&gt;&lt;DisplayText&gt;(Kenya, 2010a)&lt;/DisplayText&gt;&lt;record&gt;&lt;rec-number&gt;6946&lt;/rec-number&gt;&lt;foreign-keys&gt;&lt;key app="EN" db-id="vafvvetfy0a5rfe95whpvdd7ttp9p2wrpd9s" timestamp="1626991460"&gt;6946&lt;/key&gt;&lt;/foreign-keys&gt;&lt;ref-type name="Web Page"&gt;12&lt;/ref-type&gt;&lt;contributors&gt;&lt;authors&gt;&lt;author&gt;Kenya&lt;/author&gt;&lt;/authors&gt;&lt;/contributors&gt;&lt;titles&gt;&lt;title&gt;Constitution of Kenya&lt;/title&gt;&lt;/titles&gt;&lt;volume&gt;2021&lt;/volume&gt;&lt;number&gt;20th July&lt;/number&gt;&lt;dates&gt;&lt;year&gt;2010&lt;/year&gt;&lt;/dates&gt;&lt;pub-location&gt;Nairobi&lt;/pub-location&gt;&lt;publisher&gt;Government Printer&lt;/publisher&gt;&lt;urls&gt;&lt;related-urls&gt;&lt;url&gt;http://kenyalaw.org:8181/exist/kenyalex/actview.xql?actid=Const2010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Kenya, 2010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14" w:type="dxa"/>
          </w:tcPr>
          <w:p w14:paraId="341F0365" w14:textId="77777777" w:rsidR="004A7F2B" w:rsidRPr="00084DF2" w:rsidRDefault="004A7F2B" w:rsidP="00481193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Constitution of South Africa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1996&lt;/Year&gt;&lt;RecNum&gt;476&lt;/RecNum&gt;&lt;DisplayText&gt;(South Africa, 1996a)&lt;/DisplayText&gt;&lt;record&gt;&lt;rec-number&gt;476&lt;/rec-number&gt;&lt;foreign-keys&gt;&lt;key app="EN" db-id="vafvvetfy0a5rfe95whpvdd7ttp9p2wrpd9s" timestamp="0"&gt;476&lt;/key&gt;&lt;/foreign-keys&gt;&lt;ref-type name="Web Page"&gt;12&lt;/ref-type&gt;&lt;contributors&gt;&lt;authors&gt;&lt;author&gt;South Africa,&lt;/author&gt;&lt;/authors&gt;&lt;/contributors&gt;&lt;titles&gt;&lt;title&gt;Constitution of the Republic of South Africa Act 108 of 1996&lt;/title&gt;&lt;/titles&gt;&lt;volume&gt;2021&lt;/volume&gt;&lt;number&gt;20th July&lt;/number&gt;&lt;dates&gt;&lt;year&gt;1996&lt;/year&gt;&lt;/dates&gt;&lt;pub-location&gt;Pretoria&lt;/pub-location&gt;&lt;publisher&gt;Government Printer&lt;/publisher&gt;&lt;urls&gt;&lt;related-urls&gt;&lt;url&gt;https://www.gov.za/sites/www.gov.za/files/Act108of1996s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1996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23" w:type="dxa"/>
          </w:tcPr>
          <w:p w14:paraId="24D21628" w14:textId="77777777" w:rsidR="004A7F2B" w:rsidRPr="00084DF2" w:rsidRDefault="004A7F2B" w:rsidP="00481193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Constitution of Zimbabwe Amendment Act 1 of 2017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7&lt;/Year&gt;&lt;RecNum&gt;6867&lt;/RecNum&gt;&lt;DisplayText&gt;(Zimbabwe, 2017a)&lt;/DisplayText&gt;&lt;record&gt;&lt;rec-number&gt;6867&lt;/rec-number&gt;&lt;foreign-keys&gt;&lt;key app="EN" db-id="vafvvetfy0a5rfe95whpvdd7ttp9p2wrpd9s" timestamp="1626851745"&gt;6867&lt;/key&gt;&lt;/foreign-keys&gt;&lt;ref-type name="Web Page"&gt;12&lt;/ref-type&gt;&lt;contributors&gt;&lt;authors&gt;&lt;author&gt;Zimbabwe&lt;/author&gt;&lt;/authors&gt;&lt;/contributors&gt;&lt;titles&gt;&lt;title&gt;Constitution of Zimbabwe Amendment Act 1 of 2017&lt;/title&gt;&lt;/titles&gt;&lt;volume&gt;2021&lt;/volume&gt;&lt;number&gt;20th July&lt;/number&gt;&lt;dates&gt;&lt;year&gt;2017&lt;/year&gt;&lt;/dates&gt;&lt;pub-location&gt;Harare&lt;/pub-location&gt;&lt;publisher&gt;Government Printer&lt;/publisher&gt;&lt;urls&gt;&lt;related-urls&gt;&lt;url&gt;https://zimlii.org/zw/legislation/act/2017/no-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7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2AA8B58E" w14:textId="77777777" w:rsidR="004A7F2B" w:rsidRPr="00084DF2" w:rsidRDefault="004A7F2B" w:rsidP="00481193">
            <w:pPr>
              <w:pStyle w:val="ListParagraph"/>
              <w:numPr>
                <w:ilvl w:val="0"/>
                <w:numId w:val="17"/>
              </w:numPr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nstitution of Zimbabwe Amendment Act 20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13&lt;/Year&gt;&lt;RecNum&gt;6875&lt;/RecNum&gt;&lt;DisplayText&gt;(Zimbabwe, 2013)&lt;/DisplayText&gt;&lt;record&gt;&lt;rec-number&gt;6875&lt;/rec-number&gt;&lt;foreign-keys&gt;&lt;key app="EN" db-id="vafvvetfy0a5rfe95whpvdd7ttp9p2wrpd9s" timestamp="1626856993"&gt;6875&lt;/key&gt;&lt;/foreign-keys&gt;&lt;ref-type name="Web Page"&gt;12&lt;/ref-type&gt;&lt;contributors&gt;&lt;authors&gt;&lt;author&gt;Zimbabwe&lt;/author&gt;&lt;/authors&gt;&lt;/contributors&gt;&lt;titles&gt;&lt;title&gt;Constitution of Zimbabwe Amendment Act 20 of 2013&lt;/title&gt;&lt;/titles&gt;&lt;volume&gt;2021&lt;/volume&gt;&lt;number&gt;20th July&lt;/number&gt;&lt;dates&gt;&lt;year&gt;2013&lt;/year&gt;&lt;/dates&gt;&lt;pub-location&gt;Harare&lt;/pub-location&gt;&lt;publisher&gt;Government Printer&lt;/publisher&gt;&lt;urls&gt;&lt;related-urls&gt;&lt;url&gt;http://zimlii.org/zw/legislation/act/2013/amendment-no-20-constitution-zimbabwe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13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0C1CA7D7" w14:textId="77777777" w:rsidTr="00481193">
        <w:trPr>
          <w:jc w:val="center"/>
        </w:trPr>
        <w:tc>
          <w:tcPr>
            <w:tcW w:w="1527" w:type="dxa"/>
          </w:tcPr>
          <w:p w14:paraId="1A10D45B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National Archives Act</w:t>
            </w:r>
          </w:p>
        </w:tc>
        <w:tc>
          <w:tcPr>
            <w:tcW w:w="3561" w:type="dxa"/>
          </w:tcPr>
          <w:p w14:paraId="12AF6AA6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National Archives and Records Services Cap 59 of 1978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Botswana&lt;/Author&gt;&lt;Year&gt;1978&lt;/Year&gt;&lt;RecNum&gt;6836&lt;/RecNum&gt;&lt;DisplayText&gt;(Botswana, 1978a)&lt;/DisplayText&gt;&lt;record&gt;&lt;rec-number&gt;6836&lt;/rec-number&gt;&lt;foreign-keys&gt;&lt;key app="EN" db-id="vafvvetfy0a5rfe95whpvdd7ttp9p2wrpd9s" timestamp="1626791808"&gt;6836&lt;/key&gt;&lt;/foreign-keys&gt;&lt;ref-type name="Web Page"&gt;12&lt;/ref-type&gt;&lt;contributors&gt;&lt;authors&gt;&lt;author&gt;Botswana&lt;/author&gt;&lt;/authors&gt;&lt;/contributors&gt;&lt;titles&gt;&lt;title&gt;National Archives and Records Services Cap 59&lt;/title&gt;&lt;/titles&gt;&lt;volume&gt;2021&lt;/volume&gt;&lt;number&gt;20th July&lt;/number&gt;&lt;dates&gt;&lt;year&gt;1978&lt;/year&gt;&lt;/dates&gt;&lt;pub-location&gt;Gaborone&lt;/pub-location&gt;&lt;urls&gt;&lt;related-urls&gt;&lt;url&gt;https://botswanalaws.com/alphabetical-list-of-statutes/national-archives-and-records-servic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Botswana, 1978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04" w:type="dxa"/>
          </w:tcPr>
          <w:p w14:paraId="6E9B0FA2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80808"/>
                <w:lang w:val="en-US"/>
              </w:rPr>
              <w:t>Public</w:t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084DF2">
              <w:rPr>
                <w:rFonts w:ascii="Times New Roman" w:hAnsi="Times New Roman" w:cs="Times New Roman"/>
                <w:color w:val="080808"/>
                <w:lang w:val="en-US"/>
              </w:rPr>
              <w:t>Archives</w:t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and Documentation Service Act: Cap 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90&lt;/Year&gt;&lt;RecNum&gt;5619&lt;/RecNum&gt;&lt;DisplayText&gt;(Kenya, 1990)&lt;/DisplayText&gt;&lt;record&gt;&lt;rec-number&gt;5619&lt;/rec-number&gt;&lt;foreign-keys&gt;&lt;key app="EN" db-id="vafvvetfy0a5rfe95whpvdd7ttp9p2wrpd9s" timestamp="1490412028"&gt;5619&lt;/key&gt;&lt;/foreign-keys&gt;&lt;ref-type name="Web Page"&gt;12&lt;/ref-type&gt;&lt;contributors&gt;&lt;authors&gt;&lt;author&gt;Kenya&lt;/author&gt;&lt;/authors&gt;&lt;/contributors&gt;&lt;titles&gt;&lt;title&gt;Public Archives and Documentation Service Act: Cap 19&lt;/title&gt;&lt;/titles&gt;&lt;volume&gt;2021&lt;/volume&gt;&lt;dates&gt;&lt;year&gt;1990&lt;/year&gt;&lt;/dates&gt;&lt;pub-location&gt;Nairobi&lt;/pub-location&gt;&lt;publisher&gt;Government Printer&lt;/publisher&gt;&lt;urls&gt;&lt;related-urls&gt;&lt;url&gt;http://kenyalaw.org:8181/exist/kenyalex/actview.xql?actid=CAP.%2019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90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DB3B5EF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Archives. Records and Documentation Bill of 20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9&lt;/Year&gt;&lt;RecNum&gt;6885&lt;/RecNum&gt;&lt;DisplayText&gt;(Kenya, 2019b)&lt;/DisplayText&gt;&lt;record&gt;&lt;rec-number&gt;6885&lt;/rec-number&gt;&lt;foreign-keys&gt;&lt;key app="EN" db-id="vafvvetfy0a5rfe95whpvdd7ttp9p2wrpd9s" timestamp="1626891498"&gt;6885&lt;/key&gt;&lt;/foreign-keys&gt;&lt;ref-type name="Web Page"&gt;12&lt;/ref-type&gt;&lt;contributors&gt;&lt;authors&gt;&lt;author&gt;Kenya&lt;/author&gt;&lt;/authors&gt;&lt;/contributors&gt;&lt;titles&gt;&lt;title&gt;Public Archives. Records and Documentation Bill of 2019&lt;/title&gt;&lt;/titles&gt;&lt;volume&gt;2021&lt;/volume&gt;&lt;number&gt;20th July&lt;/number&gt;&lt;dates&gt;&lt;year&gt;2019&lt;/year&gt;&lt;/dates&gt;&lt;pub-location&gt;Nairobi&lt;/pub-location&gt;&lt;publisher&gt;Government Printer&lt;/publisher&gt;&lt;urls&gt;&lt;related-urls&gt;&lt;url&gt;http://www.archives.go.ke/wp-content/uploads/2016/10/7.5.20-Public-Archives-Records-And-Documentation-Act-2019-Draft-7-Clean-copy-copy-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9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025763E0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ublic Archives Act 9 of 1922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1922&lt;/Year&gt;&lt;RecNum&gt;6957&lt;/RecNum&gt;&lt;DisplayText&gt;(South Africa, 1922)&lt;/DisplayText&gt;&lt;record&gt;&lt;rec-number&gt;6957&lt;/rec-number&gt;&lt;foreign-keys&gt;&lt;key app="EN" db-id="vafvvetfy0a5rfe95whpvdd7ttp9p2wrpd9s" timestamp="1627396694"&gt;6957&lt;/key&gt;&lt;/foreign-keys&gt;&lt;ref-type name="Web Page"&gt;12&lt;/ref-type&gt;&lt;contributors&gt;&lt;authors&gt;&lt;author&gt;South Africa,&lt;/author&gt;&lt;/authors&gt;&lt;/contributors&gt;&lt;titles&gt;&lt;title&gt;Public Archives Act 9 of 1922 &lt;/title&gt;&lt;/titles&gt;&lt;volume&gt;2021&lt;/volume&gt;&lt;number&gt;20th July&lt;/number&gt;&lt;dates&gt;&lt;year&gt;1922&lt;/year&gt;&lt;/dates&gt;&lt;urls&gt;&lt;related-urls&gt;&lt;url&gt;https://www.legalb.co.za/SA/SA-Nat-List-Keyword-HistoricalCulturalArchival.htm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1922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6D9F37E1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bookmarkStart w:id="2" w:name="_Hlk78300495"/>
            <w:r w:rsidRPr="00084DF2">
              <w:rPr>
                <w:rFonts w:ascii="Times New Roman" w:hAnsi="Times New Roman" w:cs="Times New Roman"/>
              </w:rPr>
              <w:t xml:space="preserve">National Archives and Record Service of South Africa Act 43 of 1996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1996&lt;/Year&gt;&lt;RecNum&gt;478&lt;/RecNum&gt;&lt;DisplayText&gt;(South Africa, 1996b)&lt;/DisplayText&gt;&lt;record&gt;&lt;rec-number&gt;478&lt;/rec-number&gt;&lt;foreign-keys&gt;&lt;key app="EN" db-id="vafvvetfy0a5rfe95whpvdd7ttp9p2wrpd9s" timestamp="0"&gt;478&lt;/key&gt;&lt;/foreign-keys&gt;&lt;ref-type name="Web Page"&gt;12&lt;/ref-type&gt;&lt;contributors&gt;&lt;authors&gt;&lt;author&gt;South Africa,&lt;/author&gt;&lt;/authors&gt;&lt;/contributors&gt;&lt;titles&gt;&lt;title&gt;National Archives Act 43 of 1996&lt;/title&gt;&lt;/titles&gt;&lt;volume&gt;2021&lt;/volume&gt;&lt;number&gt;20th July&lt;/number&gt;&lt;dates&gt;&lt;year&gt;1996&lt;/year&gt;&lt;/dates&gt;&lt;pub-location&gt;Pretoria&lt;/pub-location&gt;&lt;publisher&gt;Government Printer&lt;/publisher&gt;&lt;urls&gt;&lt;related-urls&gt;&lt;url&gt;http://www.info.gov.za/gazette/acts/1996/a43-96.htm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1996b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bookmarkEnd w:id="2"/>
          </w:p>
        </w:tc>
        <w:tc>
          <w:tcPr>
            <w:tcW w:w="3023" w:type="dxa"/>
          </w:tcPr>
          <w:p w14:paraId="102F92BA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Archives of Zimbabwe Act CAP 25:0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86&lt;/Year&gt;&lt;RecNum&gt;6947&lt;/RecNum&gt;&lt;DisplayText&gt;(Zimbabwe, 1986)&lt;/DisplayText&gt;&lt;record&gt;&lt;rec-number&gt;6947&lt;/rec-number&gt;&lt;foreign-keys&gt;&lt;key app="EN" db-id="vafvvetfy0a5rfe95whpvdd7ttp9p2wrpd9s" timestamp="1626991789"&gt;6947&lt;/key&gt;&lt;/foreign-keys&gt;&lt;ref-type name="Web Page"&gt;12&lt;/ref-type&gt;&lt;contributors&gt;&lt;authors&gt;&lt;author&gt;Zimbabwe&lt;/author&gt;&lt;/authors&gt;&lt;/contributors&gt;&lt;titles&gt;&lt;title&gt;National Archives of Zimbabwe Act CAP 25:06&lt;/title&gt;&lt;/titles&gt;&lt;volume&gt;2021&lt;/volume&gt;&lt;number&gt;20th July&lt;/number&gt;&lt;dates&gt;&lt;year&gt;1986&lt;/year&gt;&lt;/dates&gt;&lt;pub-location&gt;Harare&lt;/pub-location&gt;&lt;publisher&gt;Government Printer&lt;/publisher&gt;&lt;urls&gt;&lt;related-urls&gt;&lt;url&gt;https://www.law.co.zw/download/national-archives-of-zimbabwe-act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86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336CB86C" w14:textId="77777777" w:rsidTr="00481193">
        <w:trPr>
          <w:jc w:val="center"/>
        </w:trPr>
        <w:tc>
          <w:tcPr>
            <w:tcW w:w="1527" w:type="dxa"/>
          </w:tcPr>
          <w:p w14:paraId="425F9469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Regional Archives Acts </w:t>
            </w:r>
          </w:p>
        </w:tc>
        <w:tc>
          <w:tcPr>
            <w:tcW w:w="3561" w:type="dxa"/>
          </w:tcPr>
          <w:p w14:paraId="67CD478D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</w:p>
        </w:tc>
        <w:tc>
          <w:tcPr>
            <w:tcW w:w="3004" w:type="dxa"/>
          </w:tcPr>
          <w:p w14:paraId="493ECA08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color w:val="080808"/>
                <w:lang w:val="en-US"/>
              </w:rPr>
            </w:pPr>
          </w:p>
        </w:tc>
        <w:tc>
          <w:tcPr>
            <w:tcW w:w="3014" w:type="dxa"/>
          </w:tcPr>
          <w:p w14:paraId="08D97EA2" w14:textId="77777777" w:rsidR="004A7F2B" w:rsidRPr="00084DF2" w:rsidRDefault="004A7F2B" w:rsidP="00481193">
            <w:pPr>
              <w:pStyle w:val="ListParagraph"/>
              <w:numPr>
                <w:ilvl w:val="1"/>
                <w:numId w:val="13"/>
              </w:numPr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Free State Provincial Archives Act 4 of 1999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Free State Province [South Africa]&lt;/Author&gt;&lt;Year&gt;1999&lt;/Year&gt;&lt;RecNum&gt;6951&lt;/RecNum&gt;&lt;DisplayText&gt;(Free State Province [South Africa], 1999)&lt;/DisplayText&gt;&lt;record&gt;&lt;rec-number&gt;6951&lt;/rec-number&gt;&lt;foreign-keys&gt;&lt;key app="EN" db-id="vafvvetfy0a5rfe95whpvdd7ttp9p2wrpd9s" timestamp="1627391536"&gt;6951&lt;/key&gt;&lt;/foreign-keys&gt;&lt;ref-type name="Web Page"&gt;12&lt;/ref-type&gt;&lt;contributors&gt;&lt;authors&gt;&lt;author&gt;Free State Province [South Africa],&lt;/author&gt;&lt;/authors&gt;&lt;/contributors&gt;&lt;titles&gt;&lt;title&gt;Free State Provincial Archives Act 4 of 1999&lt;/title&gt;&lt;/titles&gt;&lt;volume&gt;2021&lt;/volume&gt;&lt;number&gt;20th July&lt;/number&gt;&lt;dates&gt;&lt;year&gt;1999&lt;/year&gt;&lt;/dates&gt;&lt;publisher&gt;Government Printer&lt;/publisher&gt;&lt;urls&gt;&lt;related-urls&gt;&lt;url&gt;http://www.freestateonline.fs.gov.za/wp-content/uploads/2012/09/Free-State-Provincial-Archives-Act-No-4-of-1999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Free State Province [South Africa], 1999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>;</w:t>
            </w:r>
          </w:p>
          <w:p w14:paraId="1ADBCBA5" w14:textId="77777777" w:rsidR="004A7F2B" w:rsidRPr="00084DF2" w:rsidRDefault="004A7F2B" w:rsidP="00481193">
            <w:pPr>
              <w:pStyle w:val="EndNoteBibliography"/>
              <w:numPr>
                <w:ilvl w:val="1"/>
                <w:numId w:val="13"/>
              </w:numPr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Free State Provincial Archives Amendment Act 6 of 2007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Free State Province [South Africa]&lt;/Author&gt;&lt;Year&gt;2007&lt;/Year&gt;&lt;RecNum&gt;6952&lt;/RecNum&gt;&lt;DisplayText&gt;(Free State Province [South Africa], 2007)&lt;/DisplayText&gt;&lt;record&gt;&lt;rec-number&gt;6952&lt;/rec-number&gt;&lt;foreign-keys&gt;&lt;key app="EN" db-id="vafvvetfy0a5rfe95whpvdd7ttp9p2wrpd9s" timestamp="1627391647"&gt;6952&lt;/key&gt;&lt;/foreign-keys&gt;&lt;ref-type name="Web Page"&gt;12&lt;/ref-type&gt;&lt;contributors&gt;&lt;authors&gt;&lt;author&gt;Free State Province [South Africa],&lt;/author&gt;&lt;/authors&gt;&lt;/contributors&gt;&lt;titles&gt;&lt;title&gt;Free State Provincial Archives Amendment Act 6 of 2007&lt;/title&gt;&lt;/titles&gt;&lt;volume&gt;2021&lt;/volume&gt;&lt;number&gt;20th July&lt;/number&gt;&lt;dates&gt;&lt;year&gt;2007&lt;/year&gt;&lt;/dates&gt;&lt;publisher&gt;Government Printer&lt;/publisher&gt;&lt;urls&gt;&lt;related-urls&gt;&lt;url&gt;http://www.freestateonline.fs.gov.za/wp-content/uploads/2012/09/Free-State-Provincial-Archives-Amendment-Act-No-6-of-2007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</w:rPr>
              <w:t>(Free State Province [South Africa], 2007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7D2034A8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Gauteng Archives and Records Services Act 5 of 2013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Gauteng Province [South Africa]&lt;/Author&gt;&lt;Year&gt;2013&lt;/Year&gt;&lt;RecNum&gt;6956&lt;/RecNum&gt;&lt;DisplayText&gt;(Gauteng Province [South Africa], 2013)&lt;/DisplayText&gt;&lt;record&gt;&lt;rec-number&gt;6956&lt;/rec-number&gt;&lt;foreign-keys&gt;&lt;key app="EN" db-id="vafvvetfy0a5rfe95whpvdd7ttp9p2wrpd9s" timestamp="1627395521"&gt;6956&lt;/key&gt;&lt;/foreign-keys&gt;&lt;ref-type name="Web Page"&gt;12&lt;/ref-type&gt;&lt;contributors&gt;&lt;authors&gt;&lt;author&gt;Gauteng Province [South Africa],&lt;/author&gt;&lt;/authors&gt;&lt;/contributors&gt;&lt;titles&gt;&lt;title&gt;Gauteng Archives and Records Services Act 5 of 2013&lt;/title&gt;&lt;/titles&gt;&lt;volume&gt;2021&lt;/volume&gt;&lt;number&gt;20th July&lt;/number&gt;&lt;dates&gt;&lt;year&gt;2013&lt;/year&gt;&lt;/dates&gt;&lt;publisher&gt;Government Printer&lt;/publisher&gt;&lt;urls&gt;&lt;related-urls&gt;&lt;url&gt;https://www.legalb.co.za/SAPROV/GP/gp_2013_005_000-Ove-v20130813.htm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Gauteng Province [South Africa], 2013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57910851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KwaZulu-Natal Archives and Records Service Act 8 of 2011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KwaZulu-Natal Province [South Africa]&lt;/Author&gt;&lt;Year&gt;2011&lt;/Year&gt;&lt;RecNum&gt;6953&lt;/RecNum&gt;&lt;DisplayText&gt;(KwaZulu-Natal Province [South Africa], 2011)&lt;/DisplayText&gt;&lt;record&gt;&lt;rec-number&gt;6953&lt;/rec-number&gt;&lt;foreign-keys&gt;&lt;key app="EN" db-id="vafvvetfy0a5rfe95whpvdd7ttp9p2wrpd9s" timestamp="1627394011"&gt;6953&lt;/key&gt;&lt;/foreign-keys&gt;&lt;ref-type name="Web Page"&gt;12&lt;/ref-type&gt;&lt;contributors&gt;&lt;authors&gt;&lt;author&gt;KwaZulu-Natal Province [South Africa],&lt;/author&gt;&lt;/authors&gt;&lt;/contributors&gt;&lt;titles&gt;&lt;title&gt;KwaZulu-Natal Archives and Records Service Act 8 of 2011&lt;/title&gt;&lt;/titles&gt;&lt;volume&gt;2021&lt;/volume&gt;&lt;number&gt;20th July&lt;/number&gt;&lt;dates&gt;&lt;year&gt;2011&lt;/year&gt;&lt;/dates&gt;&lt;publisher&gt;Government Printer&lt;/publisher&gt;&lt;urls&gt;&lt;related-urls&gt;&lt;url&gt;https://www.kzndac.gov.za/wp-content/uploads/2020/11/KwaZulu-Natal-Archives-Act-8-of-2011.pdf 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 xml:space="preserve">(KwaZulu-Natal </w:t>
            </w:r>
            <w:r w:rsidRPr="00084DF2">
              <w:rPr>
                <w:rFonts w:ascii="Times New Roman" w:hAnsi="Times New Roman" w:cs="Times New Roman"/>
                <w:noProof/>
              </w:rPr>
              <w:lastRenderedPageBreak/>
              <w:t>Province [South Africa], 2011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71F8EBDB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Limpopo Province Archives Act 5 of 2001</w:t>
            </w:r>
          </w:p>
          <w:p w14:paraId="757D27FE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Mpumalanga Archives Act No. 14 of 1998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Mpumalanga Province [South Africa]&lt;/Author&gt;&lt;Year&gt;1998&lt;/Year&gt;&lt;RecNum&gt;6955&lt;/RecNum&gt;&lt;DisplayText&gt;(Mpumalanga Province [South Africa], 1998)&lt;/DisplayText&gt;&lt;record&gt;&lt;rec-number&gt;6955&lt;/rec-number&gt;&lt;foreign-keys&gt;&lt;key app="EN" db-id="vafvvetfy0a5rfe95whpvdd7ttp9p2wrpd9s" timestamp="1627395410"&gt;6955&lt;/key&gt;&lt;/foreign-keys&gt;&lt;ref-type name="Web Page"&gt;12&lt;/ref-type&gt;&lt;contributors&gt;&lt;authors&gt;&lt;author&gt;Mpumalanga Province [South Africa],&lt;/author&gt;&lt;/authors&gt;&lt;/contributors&gt;&lt;titles&gt;&lt;title&gt;Mpumalanga Archives Act 14 of 1998&lt;/title&gt;&lt;/titles&gt;&lt;volume&gt;2021&lt;/volume&gt;&lt;number&gt;20th July&lt;/number&gt;&lt;dates&gt;&lt;year&gt;1998&lt;/year&gt;&lt;/dates&gt;&lt;publisher&gt;Government Printer&lt;/publisher&gt;&lt;urls&gt;&lt;related-urls&gt;&lt;url&gt;https://www.legalb.co.za/SAPROV/MP/mp_1998_014_000-Ove-v19981214.htm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Mpumalanga Province [South Africa], 1998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5D7429CB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Northern Cape Provincial Archives and Records Service Act 7 of 2013;</w:t>
            </w:r>
          </w:p>
          <w:p w14:paraId="4C742796" w14:textId="77777777" w:rsidR="004A7F2B" w:rsidRPr="00084DF2" w:rsidRDefault="004A7F2B" w:rsidP="00481193">
            <w:pPr>
              <w:pStyle w:val="ListParagraph"/>
              <w:numPr>
                <w:ilvl w:val="1"/>
                <w:numId w:val="13"/>
              </w:numPr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Provincial Archives and Records Service Act of the Eastern Cape Act No.7 of 2003</w:t>
            </w:r>
          </w:p>
          <w:p w14:paraId="1F1F9357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rovincial Archives and Records Service of the Western Cape Act 3 of 2005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Western Cape Province [South Africa]&lt;/Author&gt;&lt;Year&gt;2005&lt;/Year&gt;&lt;RecNum&gt;6954&lt;/RecNum&gt;&lt;DisplayText&gt;(Western Cape Province [South Africa], 2005)&lt;/DisplayText&gt;&lt;record&gt;&lt;rec-number&gt;6954&lt;/rec-number&gt;&lt;foreign-keys&gt;&lt;key app="EN" db-id="vafvvetfy0a5rfe95whpvdd7ttp9p2wrpd9s" timestamp="1627395246"&gt;6954&lt;/key&gt;&lt;/foreign-keys&gt;&lt;ref-type name="Web Page"&gt;12&lt;/ref-type&gt;&lt;contributors&gt;&lt;authors&gt;&lt;author&gt;Western Cape Province [South Africa],&lt;/author&gt;&lt;/authors&gt;&lt;/contributors&gt;&lt;titles&gt;&lt;title&gt;Provincial Archives and Records Service of the Western Cape Act 3 of 2005&lt;/title&gt;&lt;/titles&gt;&lt;volume&gt;2021&lt;/volume&gt;&lt;number&gt;20th July&lt;/number&gt;&lt;dates&gt;&lt;year&gt;2005&lt;/year&gt;&lt;/dates&gt;&lt;publisher&gt;Government Printer&lt;/publisher&gt;&lt;urls&gt;&lt;related-urls&gt;&lt;url&gt;https://www.westerncape.gov.za/sites/www.westerncape.gov.za/files/documents/2005/7/wcactex05_gaz6264eax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Western Cape Province [South Africa], 2005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>;</w:t>
            </w:r>
          </w:p>
        </w:tc>
        <w:tc>
          <w:tcPr>
            <w:tcW w:w="3023" w:type="dxa"/>
          </w:tcPr>
          <w:p w14:paraId="19642F06" w14:textId="77777777" w:rsidR="004A7F2B" w:rsidRPr="00084DF2" w:rsidRDefault="004A7F2B" w:rsidP="00481193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A7F2B" w:rsidRPr="00084DF2" w14:paraId="0757546B" w14:textId="77777777" w:rsidTr="00481193">
        <w:trPr>
          <w:jc w:val="center"/>
        </w:trPr>
        <w:tc>
          <w:tcPr>
            <w:tcW w:w="1527" w:type="dxa"/>
          </w:tcPr>
          <w:p w14:paraId="6CEBC666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Other recordkeeping legislation and regulations</w:t>
            </w:r>
          </w:p>
        </w:tc>
        <w:tc>
          <w:tcPr>
            <w:tcW w:w="3561" w:type="dxa"/>
          </w:tcPr>
          <w:p w14:paraId="2C27159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Authentication of Documents Act 45 of 196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68&lt;/Year&gt;&lt;RecNum&gt;6838&lt;/RecNum&gt;&lt;DisplayText&gt;(Botswana, 1968a)&lt;/DisplayText&gt;&lt;record&gt;&lt;rec-number&gt;6838&lt;/rec-number&gt;&lt;foreign-keys&gt;&lt;key app="EN" db-id="vafvvetfy0a5rfe95whpvdd7ttp9p2wrpd9s" timestamp="1626792242"&gt;6838&lt;/key&gt;&lt;/foreign-keys&gt;&lt;ref-type name="Web Page"&gt;12&lt;/ref-type&gt;&lt;contributors&gt;&lt;authors&gt;&lt;author&gt;Botswana&lt;/author&gt;&lt;/authors&gt;&lt;/contributors&gt;&lt;titles&gt;&lt;title&gt;Authentication of Documents Act 45 of 1968&lt;/title&gt;&lt;/titles&gt;&lt;volume&gt;2021&lt;/volume&gt;&lt;number&gt;20th July&lt;/number&gt;&lt;dates&gt;&lt;year&gt;1968&lt;/year&gt;&lt;/dates&gt;&lt;pub-location&gt;Gaborone&lt;/pub-location&gt;&lt;urls&gt;&lt;related-urls&gt;&lt;url&gt;https://botswanalaws.com/alphabetical-list-of-statutes/authentication-of-document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68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72750AD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raft National Policy on Records Management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MInistry of State for National Heritage and Culture [Kenya]&lt;/Author&gt;&lt;Year&gt;2009&lt;/Year&gt;&lt;RecNum&gt;6835&lt;/RecNum&gt;&lt;DisplayText&gt;(MInistry of State for National Heritage and Culture [Kenya], 2009)&lt;/DisplayText&gt;&lt;record&gt;&lt;rec-number&gt;6835&lt;/rec-number&gt;&lt;foreign-keys&gt;&lt;key app="EN" db-id="vafvvetfy0a5rfe95whpvdd7ttp9p2wrpd9s" timestamp="1626790572"&gt;6835&lt;/key&gt;&lt;/foreign-keys&gt;&lt;ref-type name="Web Page"&gt;12&lt;/ref-type&gt;&lt;contributors&gt;&lt;authors&gt;&lt;author&gt;MInistry of State for National Heritage and Culture [Kenya],&lt;/author&gt;&lt;/authors&gt;&lt;/contributors&gt;&lt;titles&gt;&lt;title&gt;Draft National Policy on Records Management&lt;/title&gt;&lt;/titles&gt;&lt;volume&gt;2021&lt;/volume&gt;&lt;number&gt;20th July&lt;/number&gt;&lt;dates&gt;&lt;year&gt;2009&lt;/year&gt;&lt;/dates&gt;&lt;pub-location&gt;Nairobi&lt;/pub-location&gt;&lt;publisher&gt;MInistry of State for National Heritage and Culture&lt;/publisher&gt;&lt;urls&gt;&lt;related-urls&gt;&lt;url&gt;http://www.archives.go.ke/wp-content/uploads/2016/10/NATIONAL-RECORDS-MANAGEMENT-POLICY-10_04_2009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MInistry of State for National Heritage and Culture [Kenya], 2009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0F2EB088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Records Disposal Act CAP 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68&lt;/Year&gt;&lt;RecNum&gt;6886&lt;/RecNum&gt;&lt;DisplayText&gt;(Kenya, 1968b)&lt;/DisplayText&gt;&lt;record&gt;&lt;rec-number&gt;6886&lt;/rec-number&gt;&lt;foreign-keys&gt;&lt;key app="EN" db-id="vafvvetfy0a5rfe95whpvdd7ttp9p2wrpd9s" timestamp="1626891691"&gt;6886&lt;/key&gt;&lt;/foreign-keys&gt;&lt;ref-type name="Web Page"&gt;12&lt;/ref-type&gt;&lt;contributors&gt;&lt;authors&gt;&lt;author&gt;Kenya&lt;/author&gt;&lt;/authors&gt;&lt;/contributors&gt;&lt;titles&gt;&lt;title&gt;Records Disposal Act CAP 14&lt;/title&gt;&lt;/titles&gt;&lt;volume&gt;2021&lt;/volume&gt;&lt;number&gt;20th July&lt;/number&gt;&lt;dates&gt;&lt;year&gt;1968&lt;/year&gt;&lt;/dates&gt;&lt;pub-location&gt;Nairobi&lt;/pub-location&gt;&lt;publisher&gt;Government Printer&lt;/publisher&gt;&lt;urls&gt;&lt;related-urls&gt;&lt;url&gt;http://www.kenyalaw.org:8181/exist/kenyalex/actview.xql?actid=CAP.%2014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6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0D3708C8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Advisory Pamphlet No 1 - Managing Public Records and the Law: What governmental bodies need to know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7&lt;/Year&gt;&lt;RecNum&gt;1495&lt;/RecNum&gt;&lt;DisplayText&gt;(National Archives and Records Service of South Africa, 2007e)&lt;/DisplayText&gt;&lt;record&gt;&lt;rec-number&gt;1495&lt;/rec-number&gt;&lt;foreign-keys&gt;&lt;key app="EN" db-id="vafvvetfy0a5rfe95whpvdd7ttp9p2wrpd9s" timestamp="0"&gt;1495&lt;/key&gt;&lt;/foreign-keys&gt;&lt;ref-type name="Web Page"&gt;12&lt;/ref-type&gt;&lt;contributors&gt;&lt;authors&gt;&lt;author&gt;National Archives and Records Service of South Africa,&lt;/author&gt;&lt;/authors&gt;&lt;/contributors&gt;&lt;titles&gt;&lt;title&gt;Advisory Pamphlet No. 1 - Managing Public Records and the Law: What governmental bodies need to know&lt;/title&gt;&lt;/titles&gt;&lt;volume&gt;2021&lt;/volume&gt;&lt;number&gt;20th July&lt;/number&gt;&lt;dates&gt;&lt;year&gt;2007&lt;/year&gt;&lt;/dates&gt;&lt;pub-location&gt;Pretoria&lt;/pub-location&gt;&lt;publisher&gt;National Archives and Records Service of South Africa,&lt;/publisher&gt;&lt;urls&gt;&lt;related-urls&gt;&lt;url&gt;http://www.nationalarchives.gov.za/sites/default/files/pamphlet1%20April%202007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7e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13589D0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Advisory Pamphlet No 2 - Electronic records and the law: What governmental bodies need to know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15&lt;/Year&gt;&lt;RecNum&gt;1499&lt;/RecNum&gt;&lt;DisplayText&gt;(National Archives and Records Service of South Africa, 2015)&lt;/DisplayText&gt;&lt;record&gt;&lt;rec-number&gt;1499&lt;/rec-number&gt;&lt;foreign-keys&gt;&lt;key app="EN" db-id="vafvvetfy0a5rfe95whpvdd7ttp9p2wrpd9s" timestamp="0"&gt;1499&lt;/key&gt;&lt;/foreign-keys&gt;&lt;ref-type name="Web Page"&gt;12&lt;/ref-type&gt;&lt;contributors&gt;&lt;authors&gt;&lt;author&gt;National Archives and Records Service of South Africa,&lt;/author&gt;&lt;/authors&gt;&lt;/contributors&gt;&lt;titles&gt;&lt;title&gt;Advisory Pamphlet No 2 - Electronic records and the law: What governmental bodies need to know&lt;/title&gt;&lt;/titles&gt;&lt;volume&gt;2021&lt;/volume&gt;&lt;number&gt;20th July&lt;/number&gt;&lt;dates&gt;&lt;year&gt;2015&lt;/year&gt;&lt;/dates&gt;&lt;pub-location&gt;Pretoria&lt;/pub-location&gt;&lt;publisher&gt;National Archives and Records Service of South Africa,&lt;/publisher&gt;&lt;urls&gt;&lt;related-urls&gt;&lt;url&gt;http://www.nationalarchives.gov.za/sites/default/files/Advisory%20Pamplet%20No%202%20August%202015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 xml:space="preserve">(National Archives and </w:t>
            </w:r>
            <w:r w:rsidRPr="00084DF2">
              <w:rPr>
                <w:rFonts w:ascii="Times New Roman" w:hAnsi="Times New Roman" w:cs="Times New Roman"/>
                <w:noProof/>
              </w:rPr>
              <w:lastRenderedPageBreak/>
              <w:t>Records Service of South Africa, 2015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 xml:space="preserve">  </w:t>
            </w:r>
          </w:p>
          <w:p w14:paraId="498DBEA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Advisory Pamphlet No 3 - Records managers and the law: What governmental bodies need to know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7&lt;/Year&gt;&lt;RecNum&gt;1500&lt;/RecNum&gt;&lt;DisplayText&gt;(National Archives and Records Service of South Africa, 2007a)&lt;/DisplayText&gt;&lt;record&gt;&lt;rec-number&gt;1500&lt;/rec-number&gt;&lt;foreign-keys&gt;&lt;key app="EN" db-id="vafvvetfy0a5rfe95whpvdd7ttp9p2wrpd9s" timestamp="0"&gt;1500&lt;/key&gt;&lt;/foreign-keys&gt;&lt;ref-type name="Web Page"&gt;12&lt;/ref-type&gt;&lt;contributors&gt;&lt;authors&gt;&lt;author&gt;National Archives and Records Service of South Africa,&lt;/author&gt;&lt;/authors&gt;&lt;/contributors&gt;&lt;titles&gt;&lt;title&gt;Advisory Pamphlet No 3 - Records managers and the law: What governmental bodies need to know&lt;/title&gt;&lt;/titles&gt;&lt;volume&gt;2021&lt;/volume&gt;&lt;number&gt;20th July&lt;/number&gt;&lt;dates&gt;&lt;year&gt;2007&lt;/year&gt;&lt;/dates&gt;&lt;pub-location&gt;Pretoria&lt;/pub-location&gt;&lt;publisher&gt;National Archives and Records Service of South Africa,&lt;/publisher&gt;&lt;urls&gt;&lt;related-urls&gt;&lt;url&gt;http://www.nationalarchives.gov.za/sites/default/files/Advisory%20Pamphlet%20No%203%20April%202007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7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5DD72E8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Advisory Pamphlet No 5 - Managing email and the law: What governmental bodies need to know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7&lt;/Year&gt;&lt;RecNum&gt;1497&lt;/RecNum&gt;&lt;DisplayText&gt;(National Archives and Records Service of South Africa, 2007c)&lt;/DisplayText&gt;&lt;record&gt;&lt;rec-number&gt;1497&lt;/rec-number&gt;&lt;foreign-keys&gt;&lt;key app="EN" db-id="vafvvetfy0a5rfe95whpvdd7ttp9p2wrpd9s" timestamp="0"&gt;1497&lt;/key&gt;&lt;/foreign-keys&gt;&lt;ref-type name="Web Page"&gt;12&lt;/ref-type&gt;&lt;contributors&gt;&lt;authors&gt;&lt;author&gt;National Archives and Records Service of South Africa,&lt;/author&gt;&lt;/authors&gt;&lt;/contributors&gt;&lt;titles&gt;&lt;title&gt;Advisory Pamphlet No 5 - Managing email and the law: What governmental bodies need to know &lt;/title&gt;&lt;/titles&gt;&lt;volume&gt;2021&lt;/volume&gt;&lt;number&gt;20th July&lt;/number&gt;&lt;dates&gt;&lt;year&gt;2007&lt;/year&gt;&lt;/dates&gt;&lt;pub-location&gt;Pretoria&lt;/pub-location&gt;&lt;publisher&gt;National Archives and Records Service of South Africa,&lt;/publisher&gt;&lt;urls&gt;&lt;related-urls&gt;&lt;url&gt;http://www.nationalarchives.gov.za/sites/default/files/ad_pamphlet5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7c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2321F86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Advisory Pamphlet No. 4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7&lt;/Year&gt;&lt;RecNum&gt;1496&lt;/RecNum&gt;&lt;DisplayText&gt;(National Archives and Records Service of South Africa, 2007b)&lt;/DisplayText&gt;&lt;record&gt;&lt;rec-number&gt;1496&lt;/rec-number&gt;&lt;foreign-keys&gt;&lt;key app="EN" db-id="vafvvetfy0a5rfe95whpvdd7ttp9p2wrpd9s" timestamp="0"&gt;1496&lt;/key&gt;&lt;/foreign-keys&gt;&lt;ref-type name="Web Page"&gt;12&lt;/ref-type&gt;&lt;contributors&gt;&lt;authors&gt;&lt;author&gt;National Archives and Records Service of South Africa,&lt;/author&gt;&lt;/authors&gt;&lt;/contributors&gt;&lt;titles&gt;&lt;title&gt;Advisory Pamphlet No 4 - Records Management Service Providers and the law: What governmental bodies need to know &lt;/title&gt;&lt;/titles&gt;&lt;volume&gt;2021&lt;/volume&gt;&lt;number&gt;20th July&lt;/number&gt;&lt;dates&gt;&lt;year&gt;2007&lt;/year&gt;&lt;/dates&gt;&lt;pub-location&gt;Pretoria&lt;/pub-location&gt;&lt;publisher&gt;National Archives and Records Service of South Africa,&lt;/publisher&gt;&lt;urls&gt;&lt;related-urls&gt;&lt;url&gt;http://www.nationalarchives.gov.za/sites/default/files/ad_pamphlet4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7b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6943095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Advisory Pamphlet No. 6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7&lt;/Year&gt;&lt;RecNum&gt;1498&lt;/RecNum&gt;&lt;DisplayText&gt;(National Archives and Records Service of South Africa, 2007d)&lt;/DisplayText&gt;&lt;record&gt;&lt;rec-number&gt;1498&lt;/rec-number&gt;&lt;foreign-keys&gt;&lt;key app="EN" db-id="vafvvetfy0a5rfe95whpvdd7ttp9p2wrpd9s" timestamp="0"&gt;1498&lt;/key&gt;&lt;/foreign-keys&gt;&lt;ref-type name="Web Page"&gt;12&lt;/ref-type&gt;&lt;contributors&gt;&lt;authors&gt;&lt;author&gt;National Archives and Records Service of South Africa,&lt;/author&gt;&lt;/authors&gt;&lt;/contributors&gt;&lt;titles&gt;&lt;title&gt;Advisory Pamphlet No 6 - Commercial Off-site storage facilities and the law: What governmental  bodies need to know&lt;/title&gt;&lt;/titles&gt;&lt;volume&gt;2021&lt;/volume&gt;&lt;number&gt;20th July&lt;/number&gt;&lt;dates&gt;&lt;year&gt;2007&lt;/year&gt;&lt;/dates&gt;&lt;pub-location&gt;Pretoria&lt;/pub-location&gt;&lt;publisher&gt;National Archives and Records Service of South Africa,&lt;/publisher&gt;&lt;urls&gt;&lt;related-urls&gt;&lt;url&gt;http://www.nationalarchives.gov.za/sites/default/files/pamphlet6%20April%202007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7d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BCB2A5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Circular 4 of 2006: State Information Technology Agency (SITA) Tender 398: Enterprise Content Management Solution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552&lt;/RecNum&gt;&lt;DisplayText&gt;(National Archives and Records Service of South Africa, 2006a)&lt;/DisplayText&gt;&lt;record&gt;&lt;rec-number&gt;552&lt;/rec-number&gt;&lt;foreign-keys&gt;&lt;key app="EN" db-id="vafvvetfy0a5rfe95whpvdd7ttp9p2wrpd9s" timestamp="0"&gt;552&lt;/key&gt;&lt;/foreign-keys&gt;&lt;ref-type name="Web Page"&gt;12&lt;/ref-type&gt;&lt;contributors&gt;&lt;authors&gt;&lt;author&gt;National Archives and Records Service of South Africa,&lt;/author&gt;&lt;/authors&gt;&lt;/contributors&gt;&lt;titles&gt;&lt;title&gt;Circular 4 of 2006: State Information Technology Agency (SITA) Tender 398: Enterprise Content Management Solutions&lt;/title&gt;&lt;/titles&gt;&lt;volume&gt;2021&lt;/volume&gt;&lt;number&gt;20th July&lt;/number&gt;&lt;dates&gt;&lt;year&gt;2006&lt;/year&gt;&lt;/dates&gt;&lt;urls&gt;&lt;related-urls&gt;&lt;url&gt;http://www.national.archives.gov.za/rms/circulars/circular4_2006.htm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6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C2471F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10: General Disposal Authority No. </w:t>
            </w:r>
            <w:r w:rsidRPr="00084DF2">
              <w:rPr>
                <w:rFonts w:ascii="Times New Roman" w:hAnsi="Times New Roman" w:cs="Times New Roman"/>
              </w:rPr>
              <w:lastRenderedPageBreak/>
              <w:t xml:space="preserve">AT2 on the destruction of transitory records of all governmental bod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6609&lt;/RecNum&gt;&lt;DisplayText&gt;(National Archives and Records Service of South Africa, 2006b)&lt;/DisplayText&gt;&lt;record&gt;&lt;rec-number&gt;6609&lt;/rec-number&gt;&lt;foreign-keys&gt;&lt;key app="EN" db-id="vafvvetfy0a5rfe95whpvdd7ttp9p2wrpd9s" timestamp="1599732517"&gt;6609&lt;/key&gt;&lt;/foreign-keys&gt;&lt;ref-type name="Web Page"&gt;12&lt;/ref-type&gt;&lt;contributors&gt;&lt;authors&gt;&lt;author&gt;National Archives and Records Service of South Africa,&lt;/author&gt;&lt;/authors&gt;&lt;/contributors&gt;&lt;titles&gt;&lt;title&gt;Directive D10: General Disposal Authority No. AT2 on the destruction of transitory records of all governmental bodies&lt;/title&gt;&lt;/titles&gt;&lt;volume&gt;2021&lt;/volume&gt;&lt;number&gt;20th July&lt;/number&gt;&lt;dates&gt;&lt;year&gt;2006&lt;/year&gt;&lt;/dates&gt;&lt;pub-location&gt;Pretoria&lt;/pub-location&gt;&lt;publisher&gt;National Archives and Records Service of South Africa,&lt;/publisher&gt;&lt;urls&gt;&lt;related-urls&gt;&lt;url&gt;http://www.nationalarchives.gov.za/sites/default/files/Directive%20D10%20Revised_AT2_October_2007_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6b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2D34340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11: General Disposal Authority Number AE1 for the Destruction of Ephemeral Electronic and Related records of all Governmental Bod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1572&lt;/RecNum&gt;&lt;DisplayText&gt;(National Archives and Records Service of South Africa, 2003g)&lt;/DisplayText&gt;&lt;record&gt;&lt;rec-number&gt;1572&lt;/rec-number&gt;&lt;foreign-keys&gt;&lt;key app="EN" db-id="vafvvetfy0a5rfe95whpvdd7ttp9p2wrpd9s" timestamp="0"&gt;1572&lt;/key&gt;&lt;/foreign-keys&gt;&lt;ref-type name="Web Page"&gt;12&lt;/ref-type&gt;&lt;contributors&gt;&lt;authors&gt;&lt;author&gt;National Archives and Records Service of South Africa,&lt;/author&gt;&lt;/authors&gt;&lt;/contributors&gt;&lt;titles&gt;&lt;title&gt;Directive D11: General Disposal Authority Number AE1 for the Destruction of Ephemeral Electronic and Related records of all Governmental Bodies&lt;/title&gt;&lt;/titles&gt;&lt;volume&gt;2021&lt;/volume&gt;&lt;number&gt;20th July&lt;/number&gt;&lt;dates&gt;&lt;year&gt;2003&lt;/year&gt;&lt;/dates&gt;&lt;pub-location&gt;Pretoria&lt;/pub-location&gt;&lt;publisher&gt;National Archives and Records Service of South Africa,&lt;/publisher&gt;&lt;urls&gt;&lt;related-urls&gt;&lt;url&gt;http://www.national.archives.gov.za/rms/dird1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g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6BD6FC0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3: Schedule for paper-based records other than correspondence systems: Local authorit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6610&lt;/RecNum&gt;&lt;DisplayText&gt;(National Archives and Records Service of South Africa, 2003a)&lt;/DisplayText&gt;&lt;record&gt;&lt;rec-number&gt;6610&lt;/rec-number&gt;&lt;foreign-keys&gt;&lt;key app="EN" db-id="vafvvetfy0a5rfe95whpvdd7ttp9p2wrpd9s" timestamp="1599753746"&gt;6610&lt;/key&gt;&lt;/foreign-keys&gt;&lt;ref-type name="Web Page"&gt;12&lt;/ref-type&gt;&lt;contributors&gt;&lt;authors&gt;&lt;author&gt;National Archives and Records Service of South Africa,&lt;/author&gt;&lt;/authors&gt;&lt;/contributors&gt;&lt;titles&gt;&lt;title&gt;Directive D3: Schedule for paper-based records other than correspondence systems: Local authorities&lt;/title&gt;&lt;/titles&gt;&lt;volume&gt;2021&lt;/volume&gt;&lt;number&gt;20th July&lt;/number&gt;&lt;dates&gt;&lt;year&gt;2003&lt;/year&gt;&lt;/dates&gt;&lt;pub-location&gt;Pretoria&lt;/pub-location&gt;&lt;publisher&gt;National Archives and Records Service of South Africa&lt;/publisher&gt;&lt;urls&gt;&lt;related-urls&gt;&lt;url&gt;http://www.nationalarchives.gov.za/sites/default/files/dird3%20April%202003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6C74E5D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4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6611&lt;/RecNum&gt;&lt;DisplayText&gt;(National Archives and Records Service of South Africa, 2003b)&lt;/DisplayText&gt;&lt;record&gt;&lt;rec-number&gt;6611&lt;/rec-number&gt;&lt;foreign-keys&gt;&lt;key app="EN" db-id="vafvvetfy0a5rfe95whpvdd7ttp9p2wrpd9s" timestamp="1599753939"&gt;6611&lt;/key&gt;&lt;/foreign-keys&gt;&lt;ref-type name="Web Page"&gt;12&lt;/ref-type&gt;&lt;contributors&gt;&lt;authors&gt;&lt;author&gt;National Archives and Records Service of South Africa,&lt;/author&gt;&lt;/authors&gt;&lt;/contributors&gt;&lt;titles&gt;&lt;title&gt;Directive D4. Application for disposal authority: Terminated records other than correspondence files&lt;/title&gt;&lt;/titles&gt;&lt;volume&gt;2021&lt;/volume&gt;&lt;number&gt;20th July&lt;/number&gt;&lt;dates&gt;&lt;year&gt;2003&lt;/year&gt;&lt;/dates&gt;&lt;pub-location&gt;Pretoria&lt;/pub-location&gt;&lt;publisher&gt;National Archives and Records Service of South Africa&lt;/publisher&gt;&lt;urls&gt;&lt;related-urls&gt;&lt;url&gt;http://www.nationalarchives.gov.za/sites/default/files/dird4%20April%202003_1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b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5BA2B283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6: General Disposal Authority PAP1: Disposal of personal files of local authorit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6606&lt;/RecNum&gt;&lt;DisplayText&gt;(National Archives and Records Service of South Africa, 2003c)&lt;/DisplayText&gt;&lt;record&gt;&lt;rec-number&gt;6606&lt;/rec-number&gt;&lt;foreign-keys&gt;&lt;key app="EN" db-id="vafvvetfy0a5rfe95whpvdd7ttp9p2wrpd9s" timestamp="1599731848"&gt;6606&lt;/key&gt;&lt;/foreign-keys&gt;&lt;ref-type name="Web Page"&gt;12&lt;/ref-type&gt;&lt;contributors&gt;&lt;authors&gt;&lt;author&gt;National Archives and Records Service of South Africa,&lt;/author&gt;&lt;/authors&gt;&lt;/contributors&gt;&lt;titles&gt;&lt;title&gt;Directive D6: General Disposal Authority PAP1: Disposal of personal files of local authorities&lt;/title&gt;&lt;/titles&gt;&lt;volume&gt;2021&lt;/volume&gt;&lt;number&gt;20th July&lt;/number&gt;&lt;dates&gt;&lt;year&gt;2003&lt;/year&gt;&lt;/dates&gt;&lt;pub-location&gt;Pretoria&lt;/pub-location&gt;&lt;publisher&gt;National Archives and Records Service of South Africa&lt;/publisher&gt;&lt;urls&gt;&lt;related-urls&gt;&lt;url&gt;http://www.nationalarchives.gov.za/sites/default/files/dird6%20April%202003_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c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0BA72F06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lastRenderedPageBreak/>
              <w:t xml:space="preserve">Directive D7: Example of a description of an electronic records system for inclusion in the schedule for electronic records system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6607&lt;/RecNum&gt;&lt;DisplayText&gt;(National Archives and Records Service of South Africa, 2003d)&lt;/DisplayText&gt;&lt;record&gt;&lt;rec-number&gt;6607&lt;/rec-number&gt;&lt;foreign-keys&gt;&lt;key app="EN" db-id="vafvvetfy0a5rfe95whpvdd7ttp9p2wrpd9s" timestamp="1599732098"&gt;6607&lt;/key&gt;&lt;/foreign-keys&gt;&lt;ref-type name="Web Page"&gt;12&lt;/ref-type&gt;&lt;contributors&gt;&lt;authors&gt;&lt;author&gt;National Archives and Records Service of South Africa,&lt;/author&gt;&lt;/authors&gt;&lt;/contributors&gt;&lt;titles&gt;&lt;title&gt;Directive D7: Example of a description of an electronic records system for inclusion in the schedule for electronic records systems&lt;/title&gt;&lt;/titles&gt;&lt;volume&gt;2021&lt;/volume&gt;&lt;number&gt;20th July&lt;/number&gt;&lt;dates&gt;&lt;year&gt;2003&lt;/year&gt;&lt;/dates&gt;&lt;pub-location&gt;Pretoria&lt;/pub-location&gt;&lt;publisher&gt;National Archives and Records Service of South Africa&lt;/publisher&gt;&lt;urls&gt;&lt;related-urls&gt;&lt;url&gt;http://www.nationalarchives.gov.za/sites/default/files/dird7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d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27C3AE1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8: Prototype Schedule of Records other than Correspondence Files: Local Authorit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1571&lt;/RecNum&gt;&lt;DisplayText&gt;(National Archives and Records Service of South Africa, 2003e)&lt;/DisplayText&gt;&lt;record&gt;&lt;rec-number&gt;1571&lt;/rec-number&gt;&lt;foreign-keys&gt;&lt;key app="EN" db-id="vafvvetfy0a5rfe95whpvdd7ttp9p2wrpd9s" timestamp="0"&gt;1571&lt;/key&gt;&lt;/foreign-keys&gt;&lt;ref-type name="Web Page"&gt;12&lt;/ref-type&gt;&lt;contributors&gt;&lt;authors&gt;&lt;author&gt;National Archives and Records Service of South Africa,&lt;/author&gt;&lt;/authors&gt;&lt;/contributors&gt;&lt;titles&gt;&lt;title&gt;Directive D8: Prototype Schedule of Records other than Correspondence Files: Local Authorities&lt;/title&gt;&lt;/titles&gt;&lt;volume&gt;2021&lt;/volume&gt;&lt;number&gt;20th July&lt;/number&gt;&lt;dates&gt;&lt;year&gt;2003&lt;/year&gt;&lt;/dates&gt;&lt;pub-location&gt;Pretoria&lt;/pub-location&gt;&lt;publisher&gt;National Archives and Records Service of South Africa,&lt;/publisher&gt;&lt;urls&gt;&lt;related-urls&gt;&lt;url&gt;http://www.nationalarchives.gov.za/sites/default/files/dird8%20April%202003_2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e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18FA1840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Directive D9: General Disposal Authority on personal files and personnel service record cards at state department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6608&lt;/RecNum&gt;&lt;DisplayText&gt;(National Archives and Records Service of South Africa, 2003f)&lt;/DisplayText&gt;&lt;record&gt;&lt;rec-number&gt;6608&lt;/rec-number&gt;&lt;foreign-keys&gt;&lt;key app="EN" db-id="vafvvetfy0a5rfe95whpvdd7ttp9p2wrpd9s" timestamp="1599732361"&gt;6608&lt;/key&gt;&lt;/foreign-keys&gt;&lt;ref-type name="Web Page"&gt;12&lt;/ref-type&gt;&lt;contributors&gt;&lt;authors&gt;&lt;author&gt;National Archives and Records Service of South Africa,&lt;/author&gt;&lt;/authors&gt;&lt;/contributors&gt;&lt;titles&gt;&lt;title&gt;Directive D9: General Disposal Authority on personal files and personnel service record cards at state departments&lt;/title&gt;&lt;/titles&gt;&lt;volume&gt;2021&lt;/volume&gt;&lt;number&gt;20th July&lt;/number&gt;&lt;dates&gt;&lt;year&gt;2003&lt;/year&gt;&lt;/dates&gt;&lt;pub-location&gt;Pretoria&lt;/pub-location&gt;&lt;publisher&gt;National Archives and Records Service of South Africa,&lt;/publisher&gt;&lt;urls&gt;&lt;related-urls&gt;&lt;url&gt;http://www.nationalarchives.gov.za/sites/default/files/dird9%20april%202003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f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D8100B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General Disposal Authorit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14&lt;/Year&gt;&lt;RecNum&gt;1744&lt;/RecNum&gt;&lt;DisplayText&gt;(National Archives and Records Service of South Africa, 2014)&lt;/DisplayText&gt;&lt;record&gt;&lt;rec-number&gt;1744&lt;/rec-number&gt;&lt;foreign-keys&gt;&lt;key app="EN" db-id="vafvvetfy0a5rfe95whpvdd7ttp9p2wrpd9s" timestamp="0"&gt;1744&lt;/key&gt;&lt;/foreign-keys&gt;&lt;ref-type name="Web Page"&gt;12&lt;/ref-type&gt;&lt;contributors&gt;&lt;authors&gt;&lt;author&gt;National Archives and Records Service of South Africa,&lt;/author&gt;&lt;/authors&gt;&lt;/contributors&gt;&lt;titles&gt;&lt;title&gt;General Disposal Authorities&lt;/title&gt;&lt;/titles&gt;&lt;volume&gt;2021&lt;/volume&gt;&lt;number&gt;20th July&lt;/number&gt;&lt;dates&gt;&lt;year&gt;2014&lt;/year&gt;&lt;/dates&gt;&lt;pub-location&gt;Pretoria&lt;/pub-location&gt;&lt;publisher&gt;National Archives and Records Service of South Africa&lt;/publisher&gt;&lt;urls&gt;&lt;related-urls&gt;&lt;url&gt;http://www.national.archives.gov.za/rms/general_disposal_authorities.htm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14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6904CEBB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Guide to the Management of Electronic Records in Governmental Bod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0&lt;/Year&gt;&lt;RecNum&gt;1661&lt;/RecNum&gt;&lt;DisplayText&gt;(National Archives and Records Service of South Africa, 2000)&lt;/DisplayText&gt;&lt;record&gt;&lt;rec-number&gt;1661&lt;/rec-number&gt;&lt;foreign-keys&gt;&lt;key app="EN" db-id="vafvvetfy0a5rfe95whpvdd7ttp9p2wrpd9s" timestamp="0"&gt;1661&lt;/key&gt;&lt;/foreign-keys&gt;&lt;ref-type name="Web Page"&gt;12&lt;/ref-type&gt;&lt;contributors&gt;&lt;authors&gt;&lt;author&gt;National Archives and Records Service of South Africa,&lt;/author&gt;&lt;/authors&gt;&lt;/contributors&gt;&lt;titles&gt;&lt;title&gt;Guide to the Management of Electronic Records in Governmental Bodies&lt;/title&gt;&lt;/titles&gt;&lt;volume&gt;2021&lt;/volume&gt;&lt;number&gt;20th July&lt;/number&gt;&lt;dates&gt;&lt;year&gt;2000&lt;/year&gt;&lt;/dates&gt;&lt;pub-location&gt;Pretoria&lt;/pub-location&gt;&lt;publisher&gt;National Archives and Records Service of South Africa&lt;/publisher&gt;&lt;urls&gt;&lt;related-urls&gt;&lt;url&gt;http://www.national.archives.gov.za/rms/gmanerec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0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787BD7D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lastRenderedPageBreak/>
              <w:t xml:space="preserve">Guidelines for the compilation for a records management policy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6603&lt;/RecNum&gt;&lt;DisplayText&gt;(National Archives and Records Service of South Africa, 2006c)&lt;/DisplayText&gt;&lt;record&gt;&lt;rec-number&gt;6603&lt;/rec-number&gt;&lt;foreign-keys&gt;&lt;key app="EN" db-id="vafvvetfy0a5rfe95whpvdd7ttp9p2wrpd9s" timestamp="1599730659"&gt;6603&lt;/key&gt;&lt;/foreign-keys&gt;&lt;ref-type name="Web Page"&gt;12&lt;/ref-type&gt;&lt;contributors&gt;&lt;authors&gt;&lt;author&gt;National Archives and Records Service of South Africa,&lt;/author&gt;&lt;/authors&gt;&lt;/contributors&gt;&lt;titles&gt;&lt;title&gt;Guidelines for the compilation of a records management policy (including an example of a records management policy)&lt;/title&gt;&lt;/titles&gt;&lt;volume&gt;2021&lt;/volume&gt;&lt;number&gt;20th July&lt;/number&gt;&lt;dates&gt;&lt;year&gt;2006&lt;/year&gt;&lt;/dates&gt;&lt;pub-location&gt;Pretoria&lt;/pub-location&gt;&lt;publisher&gt;National Archives and Records Service of South Africa,&lt;/publisher&gt;&lt;urls&gt;&lt;related-urls&gt;&lt;url&gt;http://www.nationalarchives.gov.za/sites/default/files/Guidelines%20For%20the%20Compilationof%20a%20records%20Management%20Policy%20April%202006_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6c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 xml:space="preserve"> </w:t>
            </w:r>
          </w:p>
          <w:p w14:paraId="421523C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Managing Electronic Records in Governmental Bodies: Metadata Requirement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2608&lt;/RecNum&gt;&lt;DisplayText&gt;(National Archives and Records Service of South Africa, 2006d)&lt;/DisplayText&gt;&lt;record&gt;&lt;rec-number&gt;2608&lt;/rec-number&gt;&lt;foreign-keys&gt;&lt;key app="EN" db-id="vafvvetfy0a5rfe95whpvdd7ttp9p2wrpd9s" timestamp="0"&gt;2608&lt;/key&gt;&lt;/foreign-keys&gt;&lt;ref-type name="Web Page"&gt;12&lt;/ref-type&gt;&lt;contributors&gt;&lt;authors&gt;&lt;author&gt;National Archives and Records Service of South Africa,&lt;/author&gt;&lt;/authors&gt;&lt;/contributors&gt;&lt;titles&gt;&lt;title&gt;Managing Electronic Records in Governmental Bodies: Metadata Requirements&lt;/title&gt;&lt;/titles&gt;&lt;volume&gt;2021&lt;/volume&gt;&lt;number&gt;20th July&lt;/number&gt;&lt;dates&gt;&lt;year&gt;2006&lt;/year&gt;&lt;/dates&gt;&lt;pub-location&gt;Pretoria&lt;/pub-location&gt;&lt;publisher&gt;National Archives and Records Service of South Africa&lt;/publisher&gt;&lt;urls&gt;&lt;related-urls&gt;&lt;url&gt;http://www.nationalarchives.gov.za/sites/default/files/Managing_electronic_records_metadata_requirements%20April%202006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6d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009A7A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Managing Electronic Records in Governmental Bodies: Policy, Principles and Requirement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1660&lt;/RecNum&gt;&lt;DisplayText&gt;(National Archives and Records Service of South Africa, 2006e)&lt;/DisplayText&gt;&lt;record&gt;&lt;rec-number&gt;1660&lt;/rec-number&gt;&lt;foreign-keys&gt;&lt;key app="EN" db-id="vafvvetfy0a5rfe95whpvdd7ttp9p2wrpd9s" timestamp="0"&gt;1660&lt;/key&gt;&lt;/foreign-keys&gt;&lt;ref-type name="Web Page"&gt;12&lt;/ref-type&gt;&lt;contributors&gt;&lt;authors&gt;&lt;author&gt;National Archives and Records Service of South Africa,&lt;/author&gt;&lt;/authors&gt;&lt;/contributors&gt;&lt;titles&gt;&lt;title&gt;Managing Electronic Records in Governmental Bodies: Policy, Principles and Requirements&lt;/title&gt;&lt;/titles&gt;&lt;volume&gt;2021&lt;/volume&gt;&lt;number&gt;20th July&lt;/number&gt;&lt;dates&gt;&lt;year&gt;2006&lt;/year&gt;&lt;/dates&gt;&lt;pub-location&gt;Pretoria&lt;/pub-location&gt;&lt;publisher&gt;National Archives and Records Service of South Africa&lt;/publisher&gt;&lt;urls&gt;&lt;related-urls&gt;&lt;url&gt;http://www.nationalarchives.gov.za/sites/default/files/Managing_electronic_records_Policy__principles_and_Requirements_April_2006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6e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D71E49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erformance criteria for records managers of governmental bod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6604&lt;/RecNum&gt;&lt;DisplayText&gt;(National Archives and Records Service of South Africa, 2006f)&lt;/DisplayText&gt;&lt;record&gt;&lt;rec-number&gt;6604&lt;/rec-number&gt;&lt;foreign-keys&gt;&lt;key app="EN" db-id="vafvvetfy0a5rfe95whpvdd7ttp9p2wrpd9s" timestamp="1599730747"&gt;6604&lt;/key&gt;&lt;/foreign-keys&gt;&lt;ref-type name="Web Page"&gt;12&lt;/ref-type&gt;&lt;contributors&gt;&lt;authors&gt;&lt;author&gt;National Archives and Records Service of South Africa,&lt;/author&gt;&lt;/authors&gt;&lt;/contributors&gt;&lt;titles&gt;&lt;title&gt;Performance criteria for records managers of governmental bodies&lt;/title&gt;&lt;/titles&gt;&lt;volume&gt;2021&lt;/volume&gt;&lt;number&gt;20th July&lt;/number&gt;&lt;dates&gt;&lt;year&gt;2006&lt;/year&gt;&lt;/dates&gt;&lt;pub-location&gt;Pretoria&lt;/pub-location&gt;&lt;publisher&gt;National Archives and Records Service of South Africa,&lt;/publisher&gt;&lt;urls&gt;&lt;related-urls&gt;&lt;url&gt;http://www.nationalarchives.gov.za/sites/default/files/Performance_criteria_for_records_managers_April_2006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6f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255B922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Records Management Policy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7&lt;/Year&gt;&lt;RecNum&gt;1494&lt;/RecNum&gt;&lt;DisplayText&gt;(National Archives and Records Service of South Africa, 2007f)&lt;/DisplayText&gt;&lt;record&gt;&lt;rec-number&gt;1494&lt;/rec-number&gt;&lt;foreign-keys&gt;&lt;key app="EN" db-id="vafvvetfy0a5rfe95whpvdd7ttp9p2wrpd9s" timestamp="0"&gt;1494&lt;/key&gt;&lt;/foreign-keys&gt;&lt;ref-type name="Web Page"&gt;12&lt;/ref-type&gt;&lt;contributors&gt;&lt;authors&gt;&lt;author&gt;National Archives and Records Service of South Africa,&lt;/author&gt;&lt;/authors&gt;&lt;/contributors&gt;&lt;titles&gt;&lt;title&gt;Records Management Policy&lt;/title&gt;&lt;/titles&gt;&lt;volume&gt;2021&lt;/volume&gt;&lt;number&gt;20th July&lt;/number&gt;&lt;dates&gt;&lt;year&gt;2007&lt;/year&gt;&lt;/dates&gt;&lt;pub-location&gt;Pretoria&lt;/pub-location&gt;&lt;publisher&gt;National Archives and Records Service of South Africa,&lt;/publisher&gt;&lt;urls&gt;&lt;related-urls&gt;&lt;url&gt;http://www.nationalarchives.gov.za/sites/default/files/Records_Management_Policy_Manual_October_2007_1_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7f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4501DFF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Template: Performance criteria for records managers in governmental bodi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6&lt;/Year&gt;&lt;RecNum&gt;6605&lt;/RecNum&gt;&lt;DisplayText&gt;(National Archives and Records Service of South Africa, 2006g)&lt;/DisplayText&gt;&lt;record&gt;&lt;rec-number&gt;6605&lt;/rec-number&gt;&lt;foreign-keys&gt;&lt;key app="EN" db-id="vafvvetfy0a5rfe95whpvdd7ttp9p2wrpd9s" timestamp="1599731450"&gt;6605&lt;/key&gt;&lt;/foreign-keys&gt;&lt;ref-type name="Web Page"&gt;12&lt;/ref-type&gt;&lt;contributors&gt;&lt;authors&gt;&lt;author&gt;National Archives and Records Service of South Africa,&lt;/author&gt;&lt;/authors&gt;&lt;/contributors&gt;&lt;titles&gt;&lt;title&gt;Template: Performance criteria for records managers in governmental bodies&lt;/title&gt;&lt;/titles&gt;&lt;volume&gt;2021&lt;/volume&gt;&lt;number&gt;20th July&lt;/number&gt;&lt;dates&gt;&lt;year&gt;2006&lt;/year&gt;&lt;/dates&gt;&lt;pub-location&gt;Pretoria&lt;/pub-location&gt;&lt;publisher&gt;National Archives and Records Service of South Africa&lt;/publisher&gt;&lt;urls&gt;&lt;related-urls&gt;&lt;url&gt;http://www.nationalarchives.gov.za/sites/default/files/Template%20Performance%20Criteria%20for%20Records%20Managers_0.doc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 xml:space="preserve">(National Archives </w:t>
            </w:r>
            <w:r w:rsidRPr="00084DF2">
              <w:rPr>
                <w:rFonts w:ascii="Times New Roman" w:hAnsi="Times New Roman" w:cs="Times New Roman"/>
                <w:noProof/>
              </w:rPr>
              <w:lastRenderedPageBreak/>
              <w:t>and Records Service of South Africa, 2006g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73F9063A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Template: Terminated records other than correspondence files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Archives and Records Service of South Africa&lt;/Author&gt;&lt;Year&gt;2003&lt;/Year&gt;&lt;RecNum&gt;6612&lt;/RecNum&gt;&lt;DisplayText&gt;(National Archives and Records Service of South Africa, 2003h)&lt;/DisplayText&gt;&lt;record&gt;&lt;rec-number&gt;6612&lt;/rec-number&gt;&lt;foreign-keys&gt;&lt;key app="EN" db-id="vafvvetfy0a5rfe95whpvdd7ttp9p2wrpd9s" timestamp="1599754059"&gt;6612&lt;/key&gt;&lt;/foreign-keys&gt;&lt;ref-type name="Web Page"&gt;12&lt;/ref-type&gt;&lt;contributors&gt;&lt;authors&gt;&lt;author&gt;National Archives and Records Service of South Africa,&lt;/author&gt;&lt;/authors&gt;&lt;/contributors&gt;&lt;titles&gt;&lt;title&gt;Template: Terminated records other than correspondence files&lt;/title&gt;&lt;/titles&gt;&lt;volume&gt;2021&lt;/volume&gt;&lt;number&gt;20th July&lt;/number&gt;&lt;dates&gt;&lt;year&gt;2003&lt;/year&gt;&lt;/dates&gt;&lt;pub-location&gt;Pretoria&lt;/pub-location&gt;&lt;publisher&gt;National Archives and Records Service of South Africa&lt;/publisher&gt;&lt;urls&gt;&lt;related-urls&gt;&lt;url&gt;http://www.nationalarchives.gov.za/sites/default/files/Template%20Terminated%20records%20other%20than%20correspondence%20files_0.doc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National Archives and Records Service of South Africa, 2003h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23" w:type="dxa"/>
          </w:tcPr>
          <w:p w14:paraId="3370CB9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Classes Retention and Disposal Schedule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National Archives of Zimbabwe&lt;/Author&gt;&lt;Year&gt;2014&lt;/Year&gt;&lt;RecNum&gt;6948&lt;/RecNum&gt;&lt;DisplayText&gt;(National Archives of Zimbabwe, 2014)&lt;/DisplayText&gt;&lt;record&gt;&lt;rec-number&gt;6948&lt;/rec-number&gt;&lt;foreign-keys&gt;&lt;key app="EN" db-id="vafvvetfy0a5rfe95whpvdd7ttp9p2wrpd9s" timestamp="1626991943"&gt;6948&lt;/key&gt;&lt;/foreign-keys&gt;&lt;ref-type name="Web Page"&gt;12&lt;/ref-type&gt;&lt;contributors&gt;&lt;authors&gt;&lt;author&gt;National Archives of Zimbabwe,&lt;/author&gt;&lt;/authors&gt;&lt;/contributors&gt;&lt;titles&gt;&lt;title&gt;Classes Retention and Disposal Schedule&lt;/title&gt;&lt;/titles&gt;&lt;volume&gt;2021&lt;/volume&gt;&lt;number&gt;20th July&lt;/number&gt;&lt;dates&gt;&lt;year&gt;2014&lt;/year&gt;&lt;/dates&gt;&lt;pub-location&gt;Harare&lt;/pub-location&gt;&lt;publisher&gt;Government Printer&lt;/publisher&gt;&lt;urls&gt;&lt;related-urls&gt;&lt;url&gt;http://www.archives.gov.zw/index.php/2021-04-26-20-22-20/retention-and-disposal/category/19-retention-and-disposal?download=7:retention-and-disposa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National Archives of Zimbabwe, 2014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93E541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Digital Records Management Framework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National Archives of Zimbabwe&lt;/Author&gt;&lt;Year&gt;2018&lt;/Year&gt;&lt;RecNum&gt;6950&lt;/RecNum&gt;&lt;DisplayText&gt;(National Archives of Zimbabwe, 2018a)&lt;/DisplayText&gt;&lt;record&gt;&lt;rec-number&gt;6950&lt;/rec-number&gt;&lt;foreign-keys&gt;&lt;key app="EN" db-id="vafvvetfy0a5rfe95whpvdd7ttp9p2wrpd9s" timestamp="1626992193"&gt;6950&lt;/key&gt;&lt;/foreign-keys&gt;&lt;ref-type name="Web Page"&gt;12&lt;/ref-type&gt;&lt;contributors&gt;&lt;authors&gt;&lt;author&gt;National Archives of Zimbabwe,&lt;/author&gt;&lt;/authors&gt;&lt;/contributors&gt;&lt;titles&gt;&lt;title&gt;Digital Records Management Framework&lt;/title&gt;&lt;/titles&gt;&lt;volume&gt;2021&lt;/volume&gt;&lt;number&gt;20th July&lt;/number&gt;&lt;dates&gt;&lt;year&gt;2018&lt;/year&gt;&lt;/dates&gt;&lt;pub-location&gt;Harare&lt;/pub-location&gt;&lt;publisher&gt;Government Printer&lt;/publisher&gt;&lt;urls&gt;&lt;related-urls&gt;&lt;url&gt;http://www.archives.gov.zw/index.php/downloads/category/17-electronic-records-management?download=5:digital-records-management-framework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National Archives of Zimbabwe, 2018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72DBF97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anagement of Records during Administrative Changes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National Archives of Zimbabwe&lt;/Author&gt;&lt;Year&gt;2018&lt;/Year&gt;&lt;RecNum&gt;6949&lt;/RecNum&gt;&lt;DisplayText&gt;(National Archives of Zimbabwe, 2018b)&lt;/DisplayText&gt;&lt;record&gt;&lt;rec-number&gt;6949&lt;/rec-number&gt;&lt;foreign-keys&gt;&lt;key app="EN" db-id="vafvvetfy0a5rfe95whpvdd7ttp9p2wrpd9s" timestamp="1626992078"&gt;6949&lt;/key&gt;&lt;/foreign-keys&gt;&lt;ref-type name="Web Page"&gt;12&lt;/ref-type&gt;&lt;contributors&gt;&lt;authors&gt;&lt;author&gt;National Archives of Zimbabwe,&lt;/author&gt;&lt;/authors&gt;&lt;/contributors&gt;&lt;titles&gt;&lt;title&gt;Management of Records during Administrative Changes&lt;/title&gt;&lt;/titles&gt;&lt;volume&gt;2021&lt;/volume&gt;&lt;number&gt;20th July&lt;/number&gt;&lt;dates&gt;&lt;year&gt;2018&lt;/year&gt;&lt;/dates&gt;&lt;pub-location&gt;Harare&lt;/pub-location&gt;&lt;publisher&gt;Government Printer&lt;/publisher&gt;&lt;urls&gt;&lt;related-urls&gt;&lt;url&gt;http://www.archives.gov.zw/index.php/downloads/category/18-guidelines?download=6:management-of-records-during-administrative-chang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National Archives of Zimbabwe, 201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11BE2A3" w14:textId="77777777" w:rsidR="004A7F2B" w:rsidRPr="00084DF2" w:rsidRDefault="004A7F2B" w:rsidP="0048119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</w:p>
          <w:p w14:paraId="55D27ECD" w14:textId="77777777" w:rsidR="004A7F2B" w:rsidRPr="00084DF2" w:rsidRDefault="004A7F2B" w:rsidP="0048119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4A7F2B" w:rsidRPr="00084DF2" w14:paraId="09AF29FE" w14:textId="77777777" w:rsidTr="00481193">
        <w:trPr>
          <w:jc w:val="center"/>
        </w:trPr>
        <w:tc>
          <w:tcPr>
            <w:tcW w:w="1527" w:type="dxa"/>
          </w:tcPr>
          <w:p w14:paraId="3C4E4D76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lastRenderedPageBreak/>
              <w:t>Administrative and Procedural legislation</w:t>
            </w:r>
          </w:p>
        </w:tc>
        <w:tc>
          <w:tcPr>
            <w:tcW w:w="3561" w:type="dxa"/>
          </w:tcPr>
          <w:p w14:paraId="22FE716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Audit Act 15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2&lt;/Year&gt;&lt;RecNum&gt;6855&lt;/RecNum&gt;&lt;DisplayText&gt;(Botswana, 2012b)&lt;/DisplayText&gt;&lt;record&gt;&lt;rec-number&gt;6855&lt;/rec-number&gt;&lt;foreign-keys&gt;&lt;key app="EN" db-id="vafvvetfy0a5rfe95whpvdd7ttp9p2wrpd9s" timestamp="1626804459"&gt;6855&lt;/key&gt;&lt;/foreign-keys&gt;&lt;ref-type name="Web Page"&gt;12&lt;/ref-type&gt;&lt;contributors&gt;&lt;authors&gt;&lt;author&gt;Botswana&lt;/author&gt;&lt;/authors&gt;&lt;/contributors&gt;&lt;titles&gt;&lt;title&gt;Public Audit Act 15 of 2012&lt;/title&gt;&lt;/titles&gt;&lt;volume&gt;2021&lt;/volume&gt;&lt;number&gt;20th July&lt;/number&gt;&lt;dates&gt;&lt;year&gt;2012&lt;/year&gt;&lt;/dates&gt;&lt;pub-location&gt;Gaborone&lt;/pub-location&gt;&lt;urls&gt;&lt;related-urls&gt;&lt;url&gt;https://botswanalaws.com/alphabetical-list-of-statutes/public-audit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2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6502A9F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3004" w:type="dxa"/>
          </w:tcPr>
          <w:p w14:paraId="1C7FD8D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Audit Act 34 of 201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5&lt;/Year&gt;&lt;RecNum&gt;6943&lt;/RecNum&gt;&lt;DisplayText&gt;(Kenya, 2015d)&lt;/DisplayText&gt;&lt;record&gt;&lt;rec-number&gt;6943&lt;/rec-number&gt;&lt;foreign-keys&gt;&lt;key app="EN" db-id="vafvvetfy0a5rfe95whpvdd7ttp9p2wrpd9s" timestamp="1626990996"&gt;6943&lt;/key&gt;&lt;/foreign-keys&gt;&lt;ref-type name="Web Page"&gt;12&lt;/ref-type&gt;&lt;contributors&gt;&lt;authors&gt;&lt;author&gt;Kenya&lt;/author&gt;&lt;/authors&gt;&lt;/contributors&gt;&lt;titles&gt;&lt;title&gt;Public Audit Act 34 of 2015&lt;/title&gt;&lt;/titles&gt;&lt;volume&gt;2021&lt;/volume&gt;&lt;number&gt;20th July&lt;/number&gt;&lt;dates&gt;&lt;year&gt;2015&lt;/year&gt;&lt;/dates&gt;&lt;pub-location&gt;Nairobi&lt;/pub-location&gt;&lt;publisher&gt;Government Printer&lt;/publisher&gt;&lt;urls&gt;&lt;related-urls&gt;&lt;url&gt;http://kenyalaw.org:8181/exist/kenyalex/actview.xql?actid=No.%2034%20of%20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5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FADDFEE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Officers Ethics Act 4 of 200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03&lt;/Year&gt;&lt;RecNum&gt;6895&lt;/RecNum&gt;&lt;DisplayText&gt;(Kenya, 2003b)&lt;/DisplayText&gt;&lt;record&gt;&lt;rec-number&gt;6895&lt;/rec-number&gt;&lt;foreign-keys&gt;&lt;key app="EN" db-id="vafvvetfy0a5rfe95whpvdd7ttp9p2wrpd9s" timestamp="1626977683"&gt;6895&lt;/key&gt;&lt;/foreign-keys&gt;&lt;ref-type name="Web Page"&gt;12&lt;/ref-type&gt;&lt;contributors&gt;&lt;authors&gt;&lt;author&gt;Kenya&lt;/author&gt;&lt;/authors&gt;&lt;/contributors&gt;&lt;titles&gt;&lt;title&gt;Public Officers Ethics Act 4 of 2003&lt;/title&gt;&lt;/titles&gt;&lt;volume&gt;2021&lt;/volume&gt;&lt;number&gt;20th July&lt;/number&gt;&lt;dates&gt;&lt;year&gt;2003&lt;/year&gt;&lt;/dates&gt;&lt;pub-location&gt;Nairobi&lt;/pub-location&gt;&lt;publisher&gt;Government Printer&lt;/publisher&gt;&lt;urls&gt;&lt;related-urls&gt;&lt;url&gt;http://kenyalaw.org:8181/exist/kenyalex/actview.xql?actid=No.%204%20of%20200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03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C74A00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olitical Parties Act 11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1&lt;/Year&gt;&lt;RecNum&gt;7040&lt;/RecNum&gt;&lt;DisplayText&gt;(Kenya, 2011c)&lt;/DisplayText&gt;&lt;record&gt;&lt;rec-number&gt;7040&lt;/rec-number&gt;&lt;foreign-keys&gt;&lt;key app="EN" db-id="vafvvetfy0a5rfe95whpvdd7ttp9p2wrpd9s" timestamp="1627505971"&gt;7040&lt;/key&gt;&lt;/foreign-keys&gt;&lt;ref-type name="Web Page"&gt;12&lt;/ref-type&gt;&lt;contributors&gt;&lt;authors&gt;&lt;author&gt;Kenya&lt;/author&gt;&lt;/authors&gt;&lt;/contributors&gt;&lt;titles&gt;&lt;title&gt;Political Parties Act 11 of 2011&lt;/title&gt;&lt;/titles&gt;&lt;volume&gt;2021&lt;/volume&gt;&lt;number&gt;20th July&lt;/number&gt;&lt;dates&gt;&lt;year&gt;2011&lt;/year&gt;&lt;/dates&gt;&lt;pub-location&gt;Nairobi&lt;/pub-location&gt;&lt;publisher&gt;Government Printer&lt;/publisher&gt;&lt;urls&gt;&lt;related-urls&gt;&lt;url&gt;http://kenyalaw.org:8181/exist/kenyalex/actview.xql?actid=No.%2011%20of%20201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1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212BFC0B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Auditor-General Act 12 of 1995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1995&lt;/Year&gt;&lt;RecNum&gt;6981&lt;/RecNum&gt;&lt;DisplayText&gt;(South Africa, 1995)&lt;/DisplayText&gt;&lt;record&gt;&lt;rec-number&gt;6981&lt;/rec-number&gt;&lt;foreign-keys&gt;&lt;key app="EN" db-id="vafvvetfy0a5rfe95whpvdd7ttp9p2wrpd9s" timestamp="1627492998"&gt;6981&lt;/key&gt;&lt;/foreign-keys&gt;&lt;ref-type name="Web Page"&gt;12&lt;/ref-type&gt;&lt;contributors&gt;&lt;authors&gt;&lt;author&gt;South Africa,&lt;/author&gt;&lt;/authors&gt;&lt;/contributors&gt;&lt;titles&gt;&lt;title&gt;Auditor-General Act 12 of 1995&lt;/title&gt;&lt;/titles&gt;&lt;volume&gt;2021&lt;/volume&gt;&lt;number&gt;20th July&lt;/number&gt;&lt;dates&gt;&lt;year&gt;1995&lt;/year&gt;&lt;/dates&gt;&lt;pub-location&gt;Pretoria&lt;/pub-location&gt;&lt;publisher&gt;Government Printer&lt;/publisher&gt;&lt;urls&gt;&lt;related-urls&gt;&lt;url&gt;https://www.gov.za/sites/default/files/gcis_document/201409/a12-95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1995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2F71013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olitical Party Funding Act 6 of 2018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18&lt;/Year&gt;&lt;RecNum&gt;6979&lt;/RecNum&gt;&lt;DisplayText&gt;(South Africa, 2018)&lt;/DisplayText&gt;&lt;record&gt;&lt;rec-number&gt;6979&lt;/rec-number&gt;&lt;foreign-keys&gt;&lt;key app="EN" db-id="vafvvetfy0a5rfe95whpvdd7ttp9p2wrpd9s" timestamp="1627492741"&gt;6979&lt;/key&gt;&lt;/foreign-keys&gt;&lt;ref-type name="Web Page"&gt;12&lt;/ref-type&gt;&lt;contributors&gt;&lt;authors&gt;&lt;author&gt;South Africa,&lt;/author&gt;&lt;/authors&gt;&lt;/contributors&gt;&lt;titles&gt;&lt;title&gt;Political Party Funding Act 6 of 2018&lt;/title&gt;&lt;/titles&gt;&lt;volume&gt;2021&lt;/volume&gt;&lt;number&gt;20th July&lt;/number&gt;&lt;dates&gt;&lt;year&gt;2018&lt;/year&gt;&lt;/dates&gt;&lt;pub-location&gt;Pretoria&lt;/pub-location&gt;&lt;publisher&gt;Government Printer&lt;/publisher&gt;&lt;urls&gt;&lt;related-urls&gt;&lt;url&gt;https://www.gov.za/sites/default/files/gcis_document/201901/42188gon63politicalpartyfundingact6of2019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18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1D47B4C8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ublic Administration Management Act 11 of 2014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14&lt;/Year&gt;&lt;RecNum&gt;6980&lt;/RecNum&gt;&lt;DisplayText&gt;(South Africa, 2014b)&lt;/DisplayText&gt;&lt;record&gt;&lt;rec-number&gt;6980&lt;/rec-number&gt;&lt;foreign-keys&gt;&lt;key app="EN" db-id="vafvvetfy0a5rfe95whpvdd7ttp9p2wrpd9s" timestamp="1627492835"&gt;6980&lt;/key&gt;&lt;/foreign-keys&gt;&lt;ref-type name="Web Page"&gt;12&lt;/ref-type&gt;&lt;contributors&gt;&lt;authors&gt;&lt;author&gt;South Africa,&lt;/author&gt;&lt;/authors&gt;&lt;/contributors&gt;&lt;titles&gt;&lt;title&gt;Public Administration Management Act 11 of 2014&lt;/title&gt;&lt;/titles&gt;&lt;volume&gt;2021&lt;/volume&gt;&lt;number&gt;20th July&lt;/number&gt;&lt;dates&gt;&lt;year&gt;2014&lt;/year&gt;&lt;/dates&gt;&lt;pub-location&gt;Pretoria&lt;/pub-location&gt;&lt;publisher&gt;Government Printer&lt;/publisher&gt;&lt;urls&gt;&lt;related-urls&gt;&lt;url&gt;https://www.gov.za/sites/default/files/gcis_document/201501/38374gon1054act11of2014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14b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62EF196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Audit Office Act CAP 22-18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9&lt;/Year&gt;&lt;RecNum&gt;6982&lt;/RecNum&gt;&lt;DisplayText&gt;(Zimbabwe, 2009)&lt;/DisplayText&gt;&lt;record&gt;&lt;rec-number&gt;6982&lt;/rec-number&gt;&lt;foreign-keys&gt;&lt;key app="EN" db-id="vafvvetfy0a5rfe95whpvdd7ttp9p2wrpd9s" timestamp="1627493285"&gt;6982&lt;/key&gt;&lt;/foreign-keys&gt;&lt;ref-type name="Web Page"&gt;12&lt;/ref-type&gt;&lt;contributors&gt;&lt;authors&gt;&lt;author&gt;Zimbabwe&lt;/author&gt;&lt;/authors&gt;&lt;/contributors&gt;&lt;titles&gt;&lt;title&gt;Audit Office Act CAP 22-18&lt;/title&gt;&lt;/titles&gt;&lt;volume&gt;2021&lt;/volume&gt;&lt;number&gt;20th July&lt;/number&gt;&lt;dates&gt;&lt;year&gt;2009&lt;/year&gt;&lt;/dates&gt;&lt;pub-location&gt;Harare&lt;/pub-location&gt;&lt;publisher&gt;Government Printer&lt;/publisher&gt;&lt;urls&gt;&lt;related-urls&gt;&lt;url&gt;https://www.samcop.co.zw/resource/general/audit-office-act-chapter-22-1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9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4A7F2B" w:rsidRPr="00084DF2" w14:paraId="3C104B8B" w14:textId="77777777" w:rsidTr="00481193">
        <w:trPr>
          <w:jc w:val="center"/>
        </w:trPr>
        <w:tc>
          <w:tcPr>
            <w:tcW w:w="1527" w:type="dxa"/>
          </w:tcPr>
          <w:p w14:paraId="1FEA9C03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Commercial and Industrial</w:t>
            </w:r>
          </w:p>
        </w:tc>
        <w:tc>
          <w:tcPr>
            <w:tcW w:w="3561" w:type="dxa"/>
          </w:tcPr>
          <w:p w14:paraId="066FF56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 xml:space="preserve">Consumer Protection Act 5 of 2018 </w:t>
            </w:r>
            <w:r w:rsidRPr="00084DF2">
              <w:rPr>
                <w:rFonts w:ascii="Times New Roman" w:hAnsi="Times New Roman" w:cs="Times New Roman"/>
                <w:lang w:val="en-ZA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ZA"/>
              </w:rPr>
              <w:instrText xml:space="preserve"> ADDIN EN.CITE &lt;EndNote&gt;&lt;Cite&gt;&lt;Author&gt;Botswana&lt;/Author&gt;&lt;Year&gt;2018&lt;/Year&gt;&lt;RecNum&gt;6840&lt;/RecNum&gt;&lt;DisplayText&gt;(Botswana, 2018a)&lt;/DisplayText&gt;&lt;record&gt;&lt;rec-number&gt;6840&lt;/rec-number&gt;&lt;foreign-keys&gt;&lt;key app="EN" db-id="vafvvetfy0a5rfe95whpvdd7ttp9p2wrpd9s" timestamp="1626792547"&gt;6840&lt;/key&gt;&lt;/foreign-keys&gt;&lt;ref-type name="Web Page"&gt;12&lt;/ref-type&gt;&lt;contributors&gt;&lt;authors&gt;&lt;author&gt;Botswana&lt;/author&gt;&lt;/authors&gt;&lt;/contributors&gt;&lt;titles&gt;&lt;title&gt;Consumer Protection Act 5 of 2018&lt;/title&gt;&lt;/titles&gt;&lt;volume&gt;2021&lt;/volume&gt;&lt;number&gt;20th July&lt;/number&gt;&lt;dates&gt;&lt;year&gt;2018&lt;/year&gt;&lt;/dates&gt;&lt;pub-location&gt;Gaborone&lt;/pub-location&gt;&lt;urls&gt;&lt;related-urls&gt;&lt;url&gt;https://botswanalaws.com/alphabetical-list-of-statutes/consumer-protection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ZA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ZA"/>
              </w:rPr>
              <w:t>(Botswana, 2018a)</w:t>
            </w:r>
            <w:r w:rsidRPr="00084DF2">
              <w:rPr>
                <w:rFonts w:ascii="Times New Roman" w:hAnsi="Times New Roman" w:cs="Times New Roman"/>
                <w:lang w:val="en-ZA"/>
              </w:rPr>
              <w:fldChar w:fldCharType="end"/>
            </w:r>
          </w:p>
        </w:tc>
        <w:tc>
          <w:tcPr>
            <w:tcW w:w="3004" w:type="dxa"/>
          </w:tcPr>
          <w:p w14:paraId="10267A37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mpanies Act 17 of 201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5&lt;/Year&gt;&lt;RecNum&gt;6929&lt;/RecNum&gt;&lt;DisplayText&gt;(Kenya, 2015a)&lt;/DisplayText&gt;&lt;record&gt;&lt;rec-number&gt;6929&lt;/rec-number&gt;&lt;foreign-keys&gt;&lt;key app="EN" db-id="vafvvetfy0a5rfe95whpvdd7ttp9p2wrpd9s" timestamp="1626989775"&gt;6929&lt;/key&gt;&lt;/foreign-keys&gt;&lt;ref-type name="Web Page"&gt;12&lt;/ref-type&gt;&lt;contributors&gt;&lt;authors&gt;&lt;author&gt;Kenya&lt;/author&gt;&lt;/authors&gt;&lt;/contributors&gt;&lt;titles&gt;&lt;title&gt;Companies Act 17 of 2015&lt;/title&gt;&lt;/titles&gt;&lt;volume&gt;2021&lt;/volume&gt;&lt;number&gt;20th July&lt;/number&gt;&lt;dates&gt;&lt;year&gt;2015&lt;/year&gt;&lt;/dates&gt;&lt;pub-location&gt;Nairobi&lt;/pub-location&gt;&lt;publisher&gt;Government Printer&lt;/publisher&gt;&lt;urls&gt;&lt;related-urls&gt;&lt;url&gt;http://kenyalaw.org:8181/exist/kenyalex/actview.xql?actid=No.%2017%20of%20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5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F2B44E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nsumer Protection Act 46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894&lt;/RecNum&gt;&lt;DisplayText&gt;(Kenya, 2012b)&lt;/DisplayText&gt;&lt;record&gt;&lt;rec-number&gt;6894&lt;/rec-number&gt;&lt;foreign-keys&gt;&lt;key app="EN" db-id="vafvvetfy0a5rfe95whpvdd7ttp9p2wrpd9s" timestamp="1626957329"&gt;6894&lt;/key&gt;&lt;/foreign-keys&gt;&lt;ref-type name="Web Page"&gt;12&lt;/ref-type&gt;&lt;contributors&gt;&lt;authors&gt;&lt;author&gt;Kenya&lt;/author&gt;&lt;/authors&gt;&lt;/contributors&gt;&lt;titles&gt;&lt;title&gt;Consumer Protection Act 46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46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29FE4EB8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color w:val="080808"/>
                <w:lang w:val="en-US"/>
              </w:rPr>
              <w:t>Companies</w:t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084DF2">
              <w:rPr>
                <w:rFonts w:ascii="Times New Roman" w:hAnsi="Times New Roman" w:cs="Times New Roman"/>
                <w:color w:val="080808"/>
                <w:lang w:val="en-US"/>
              </w:rPr>
              <w:t>Amendmen</w:t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t Act 3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1&lt;/Year&gt;&lt;RecNum&gt;6999&lt;/RecNum&gt;&lt;DisplayText&gt;(South Africa, 2011a)&lt;/DisplayText&gt;&lt;record&gt;&lt;rec-number&gt;6999&lt;/rec-number&gt;&lt;foreign-keys&gt;&lt;key app="EN" db-id="vafvvetfy0a5rfe95whpvdd7ttp9p2wrpd9s" timestamp="1627496523"&gt;6999&lt;/key&gt;&lt;/foreign-keys&gt;&lt;ref-type name="Web Page"&gt;12&lt;/ref-type&gt;&lt;contributors&gt;&lt;authors&gt;&lt;author&gt;South Africa,&lt;/author&gt;&lt;/authors&gt;&lt;/contributors&gt;&lt;titles&gt;&lt;title&gt;Companies Amendment Act 3 of 2011&lt;/title&gt;&lt;/titles&gt;&lt;volume&gt;2021&lt;/volume&gt;&lt;number&gt;20th July&lt;/number&gt;&lt;dates&gt;&lt;year&gt;2011&lt;/year&gt;&lt;/dates&gt;&lt;pub-location&gt;Pretoria&lt;/pub-location&gt;&lt;publisher&gt;Government Printer&lt;/publisher&gt;&lt;urls&gt;&lt;related-urls&gt;&lt;url&gt;https://www.gov.za/sites/default/files/gcis_document/201409/34243gon37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C1EC0AA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lose Corporations Amendment Act 25 of 200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5&lt;/Year&gt;&lt;RecNum&gt;7042&lt;/RecNum&gt;&lt;DisplayText&gt;(South Africa, 2005)&lt;/DisplayText&gt;&lt;record&gt;&lt;rec-number&gt;7042&lt;/rec-number&gt;&lt;foreign-keys&gt;&lt;key app="EN" db-id="vafvvetfy0a5rfe95whpvdd7ttp9p2wrpd9s" timestamp="1627506376"&gt;7042&lt;/key&gt;&lt;/foreign-keys&gt;&lt;ref-type name="Web Page"&gt;12&lt;/ref-type&gt;&lt;contributors&gt;&lt;authors&gt;&lt;author&gt;South Africa,&lt;/author&gt;&lt;/authors&gt;&lt;/contributors&gt;&lt;titles&gt;&lt;title&gt;Close Corporations Amendment Act 25 of 2005&lt;/title&gt;&lt;/titles&gt;&lt;volume&gt;2021&lt;/volume&gt;&lt;number&gt;20th July&lt;/number&gt;&lt;dates&gt;&lt;year&gt;2005&lt;/year&gt;&lt;/dates&gt;&lt;pub-location&gt;Pretoria&lt;/pub-location&gt;&lt;publisher&gt;Government Printer&lt;/publisher&gt;&lt;urls&gt;&lt;related-urls&gt;&lt;url&gt;https://www.gov.za/sites/default/files/gcis_document/201409/a25-05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5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2D1E8B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nsumer Protection Act 68 of 200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8&lt;/Year&gt;&lt;RecNum&gt;7043&lt;/RecNum&gt;&lt;DisplayText&gt;(South Africa, 2008b)&lt;/DisplayText&gt;&lt;record&gt;&lt;rec-number&gt;7043&lt;/rec-number&gt;&lt;foreign-keys&gt;&lt;key app="EN" db-id="vafvvetfy0a5rfe95whpvdd7ttp9p2wrpd9s" timestamp="1627506457"&gt;7043&lt;/key&gt;&lt;/foreign-keys&gt;&lt;ref-type name="Web Page"&gt;12&lt;/ref-type&gt;&lt;contributors&gt;&lt;authors&gt;&lt;author&gt;South Africa,&lt;/author&gt;&lt;/authors&gt;&lt;/contributors&gt;&lt;titles&gt;&lt;title&gt;Consumer Protection Act 68 of 2008&lt;/title&gt;&lt;/titles&gt;&lt;volume&gt;2021&lt;/volume&gt;&lt;number&gt;20th July&lt;/number&gt;&lt;dates&gt;&lt;year&gt;2008&lt;/year&gt;&lt;/dates&gt;&lt;pub-location&gt;Pretoria&lt;/pub-location&gt;&lt;publisher&gt;Government Printer&lt;/publisher&gt;&lt;urls&gt;&lt;related-urls&gt;&lt;url&gt;https://www.gov.za/sites/default/files/gcis_document/201409/32186467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29DA703B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nsumer Contract Act 6 of 199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94&lt;/Year&gt;&lt;RecNum&gt;7041&lt;/RecNum&gt;&lt;DisplayText&gt;(Zimbabwe, 1994)&lt;/DisplayText&gt;&lt;record&gt;&lt;rec-number&gt;7041&lt;/rec-number&gt;&lt;foreign-keys&gt;&lt;key app="EN" db-id="vafvvetfy0a5rfe95whpvdd7ttp9p2wrpd9s" timestamp="1627506158"&gt;7041&lt;/key&gt;&lt;/foreign-keys&gt;&lt;ref-type name="Web Page"&gt;12&lt;/ref-type&gt;&lt;contributors&gt;&lt;authors&gt;&lt;author&gt;Zimbabwe&lt;/author&gt;&lt;/authors&gt;&lt;/contributors&gt;&lt;titles&gt;&lt;title&gt;Consumer Contract Act 6 of 1994&lt;/title&gt;&lt;/titles&gt;&lt;volume&gt;2021&lt;/volume&gt;&lt;number&gt;20th July&lt;/number&gt;&lt;dates&gt;&lt;year&gt;1994&lt;/year&gt;&lt;/dates&gt;&lt;pub-location&gt;Harare&lt;/pub-location&gt;&lt;publisher&gt;Government Printer&lt;/publisher&gt;&lt;urls&gt;&lt;related-urls&gt;&lt;url&gt;https://zimlii.org/zw/legislation/consolidated-act/8%3A03/CONSUMER_CONTRACTS_ACT_8_0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94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42440DE0" w14:textId="77777777" w:rsidTr="00481193">
        <w:trPr>
          <w:jc w:val="center"/>
        </w:trPr>
        <w:tc>
          <w:tcPr>
            <w:tcW w:w="1527" w:type="dxa"/>
          </w:tcPr>
          <w:p w14:paraId="582EF19B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Constitutional and Electoral </w:t>
            </w:r>
          </w:p>
        </w:tc>
        <w:tc>
          <w:tcPr>
            <w:tcW w:w="3561" w:type="dxa"/>
          </w:tcPr>
          <w:p w14:paraId="1BF7A68C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Electoral Act 20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2&lt;/Year&gt;&lt;RecNum&gt;7037&lt;/RecNum&gt;&lt;DisplayText&gt;(Botswana, 2012a)&lt;/DisplayText&gt;&lt;record&gt;&lt;rec-number&gt;7037&lt;/rec-number&gt;&lt;foreign-keys&gt;&lt;key app="EN" db-id="vafvvetfy0a5rfe95whpvdd7ttp9p2wrpd9s" timestamp="1627505345"&gt;7037&lt;/key&gt;&lt;/foreign-keys&gt;&lt;ref-type name="Web Page"&gt;12&lt;/ref-type&gt;&lt;contributors&gt;&lt;authors&gt;&lt;author&gt;Botswana&lt;/author&gt;&lt;/authors&gt;&lt;/contributors&gt;&lt;titles&gt;&lt;title&gt;Electoral Act 20 of 2012&lt;/title&gt;&lt;/titles&gt;&lt;volume&gt;2021&lt;/volume&gt;&lt;number&gt;20th July&lt;/number&gt;&lt;dates&gt;&lt;year&gt;2012&lt;/year&gt;&lt;/dates&gt;&lt;pub-location&gt;Gaborone&lt;/pub-location&gt;&lt;urls&gt;&lt;related-urls&gt;&lt;url&gt;https://botswanalaws.com/principal-legislation/electoral-alpha-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2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6BCF72B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Assembly Powers and Privileges Act 14 of 200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5&lt;/Year&gt;&lt;RecNum&gt;7038&lt;/RecNum&gt;&lt;DisplayText&gt;(Botswana, 2005b)&lt;/DisplayText&gt;&lt;record&gt;&lt;rec-number&gt;7038&lt;/rec-number&gt;&lt;foreign-keys&gt;&lt;key app="EN" db-id="vafvvetfy0a5rfe95whpvdd7ttp9p2wrpd9s" timestamp="1627505504"&gt;7038&lt;/key&gt;&lt;/foreign-keys&gt;&lt;ref-type name="Web Page"&gt;12&lt;/ref-type&gt;&lt;contributors&gt;&lt;authors&gt;&lt;author&gt;Botswana&lt;/author&gt;&lt;/authors&gt;&lt;/contributors&gt;&lt;titles&gt;&lt;title&gt;National Assembly Powers and Privileges Act 14 of 2005&lt;/title&gt;&lt;/titles&gt;&lt;volume&gt;2021&lt;/volume&gt;&lt;number&gt;20th July&lt;/number&gt;&lt;dates&gt;&lt;year&gt;2005&lt;/year&gt;&lt;/dates&gt;&lt;pub-location&gt;Gaborone&lt;/pub-location&gt;&lt;urls&gt;&lt;related-urls&gt;&lt;url&gt;https://botswanalaws.com/alphabetical-list-of-statutes/national-assembly-powers-and-privileg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5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1A62E9D7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Access to Information Act 31 of 2016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Kenya&lt;/Author&gt;&lt;Year&gt;2016&lt;/Year&gt;&lt;RecNum&gt;5620&lt;/RecNum&gt;&lt;DisplayText&gt;(Kenya, 2016a)&lt;/DisplayText&gt;&lt;record&gt;&lt;rec-number&gt;5620&lt;/rec-number&gt;&lt;foreign-keys&gt;&lt;key app="EN" db-id="vafvvetfy0a5rfe95whpvdd7ttp9p2wrpd9s" timestamp="1490412029"&gt;5620&lt;/key&gt;&lt;/foreign-keys&gt;&lt;ref-type name="Web Page"&gt;12&lt;/ref-type&gt;&lt;contributors&gt;&lt;authors&gt;&lt;author&gt;Kenya&lt;/author&gt;&lt;/authors&gt;&lt;/contributors&gt;&lt;titles&gt;&lt;title&gt;Access to Information Act 31 of 2016&lt;/title&gt;&lt;/titles&gt;&lt;volume&gt;2021&lt;/volume&gt;&lt;number&gt;20th July&lt;/number&gt;&lt;dates&gt;&lt;year&gt;2016&lt;/year&gt;&lt;/dates&gt;&lt;pub-location&gt;Nairobi&lt;/pub-location&gt;&lt;publisher&gt;Government Printer&lt;/publisher&gt;&lt;urls&gt;&lt;related-urls&gt;&lt;url&gt;http://kenyalaw.org:8181/exist/kenyalex/actview.xql?actid=No.%2031%20of%202016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Kenya, 2016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5FB19FF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unty Assemblies Powers and Privileges Act 6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7&lt;/Year&gt;&lt;RecNum&gt;6889&lt;/RecNum&gt;&lt;DisplayText&gt;(Kenya, 2017a)&lt;/DisplayText&gt;&lt;record&gt;&lt;rec-number&gt;6889&lt;/rec-number&gt;&lt;foreign-keys&gt;&lt;key app="EN" db-id="vafvvetfy0a5rfe95whpvdd7ttp9p2wrpd9s" timestamp="1626955912"&gt;6889&lt;/key&gt;&lt;/foreign-keys&gt;&lt;ref-type name="Web Page"&gt;12&lt;/ref-type&gt;&lt;contributors&gt;&lt;authors&gt;&lt;author&gt;Kenya&lt;/author&gt;&lt;/authors&gt;&lt;/contributors&gt;&lt;titles&gt;&lt;title&gt;County Assemblies Powers and Privileges Act 6 of 2017&lt;/title&gt;&lt;/titles&gt;&lt;volume&gt;2021&lt;/volume&gt;&lt;number&gt;20th July&lt;/number&gt;&lt;dates&gt;&lt;year&gt;2017&lt;/year&gt;&lt;/dates&gt;&lt;pub-location&gt;Nairobi&lt;/pub-location&gt;&lt;publisher&gt;Government Printer&lt;/publisher&gt;&lt;urls&gt;&lt;related-urls&gt;&lt;url&gt;http://kenyalaw.org:8181/exist/kenyalex/actview.xql?actid=No.%206%20of%202017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7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C51BB4A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air Administrative Action Act 4 of 201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5&lt;/Year&gt;&lt;RecNum&gt;6916&lt;/RecNum&gt;&lt;DisplayText&gt;(Kenya, 2015b)&lt;/DisplayText&gt;&lt;record&gt;&lt;rec-number&gt;6916&lt;/rec-number&gt;&lt;foreign-keys&gt;&lt;key app="EN" db-id="vafvvetfy0a5rfe95whpvdd7ttp9p2wrpd9s" timestamp="1626984757"&gt;6916&lt;/key&gt;&lt;/foreign-keys&gt;&lt;ref-type name="Web Page"&gt;12&lt;/ref-type&gt;&lt;contributors&gt;&lt;authors&gt;&lt;author&gt;Kenya&lt;/author&gt;&lt;/authors&gt;&lt;/contributors&gt;&lt;titles&gt;&lt;title&gt;Fair Administrative Action Act 4 of 2015&lt;/title&gt;&lt;/titles&gt;&lt;volume&gt;2021&lt;/volume&gt;&lt;number&gt;20th July&lt;/number&gt;&lt;dates&gt;&lt;year&gt;2015&lt;/year&gt;&lt;/dates&gt;&lt;pub-location&gt;Nairobi&lt;/pub-location&gt;&lt;publisher&gt;Government Printer&lt;/publisher&gt;&lt;urls&gt;&lt;related-urls&gt;&lt;url&gt;http://kenyalaw.org:8181/exist/kenyalex/actview.xql?actid=No.%204%20of%20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5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68ADE7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Parliamentary Powers and Privileges Act 29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7&lt;/Year&gt;&lt;RecNum&gt;6887&lt;/RecNum&gt;&lt;DisplayText&gt;(Kenya, 2017c)&lt;/DisplayText&gt;&lt;record&gt;&lt;rec-number&gt;6887&lt;/rec-number&gt;&lt;foreign-keys&gt;&lt;key app="EN" db-id="vafvvetfy0a5rfe95whpvdd7ttp9p2wrpd9s" timestamp="1626955576"&gt;6887&lt;/key&gt;&lt;/foreign-keys&gt;&lt;ref-type name="Web Page"&gt;12&lt;/ref-type&gt;&lt;contributors&gt;&lt;authors&gt;&lt;author&gt;Kenya&lt;/author&gt;&lt;/authors&gt;&lt;/contributors&gt;&lt;titles&gt;&lt;title&gt;Parliamentary Powers and Privileges Act 29 of 2017&lt;/title&gt;&lt;/titles&gt;&lt;volume&gt;2021&lt;/volume&gt;&lt;number&gt;20th July&lt;/number&gt;&lt;dates&gt;&lt;year&gt;2017&lt;/year&gt;&lt;/dates&gt;&lt;pub-location&gt;Nairobi&lt;/pub-location&gt;&lt;publisher&gt;Government Printer&lt;/publisher&gt;&lt;urls&gt;&lt;related-urls&gt;&lt;url&gt;http://kenyalaw.org:8181/exist/kenyalex/actview.xql?actid=No.%2029%20of%202017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7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3884B01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lastRenderedPageBreak/>
              <w:t xml:space="preserve">Electoral Laws Amendment Act 1 of 2019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19&lt;/Year&gt;&lt;RecNum&gt;6974&lt;/RecNum&gt;&lt;DisplayText&gt;(South Africa, 2019b)&lt;/DisplayText&gt;&lt;record&gt;&lt;rec-number&gt;6974&lt;/rec-number&gt;&lt;foreign-keys&gt;&lt;key app="EN" db-id="vafvvetfy0a5rfe95whpvdd7ttp9p2wrpd9s" timestamp="1627475228"&gt;6974&lt;/key&gt;&lt;/foreign-keys&gt;&lt;ref-type name="Web Page"&gt;12&lt;/ref-type&gt;&lt;contributors&gt;&lt;authors&gt;&lt;author&gt;South Africa,&lt;/author&gt;&lt;/authors&gt;&lt;/contributors&gt;&lt;titles&gt;&lt;title&gt;Electoral Laws Amendment Act 1 of 2019&lt;/title&gt;&lt;/titles&gt;&lt;volume&gt;2021&lt;/volume&gt;&lt;number&gt;20th July&lt;/number&gt;&lt;dates&gt;&lt;year&gt;2019&lt;/year&gt;&lt;/dates&gt;&lt;pub-location&gt;Pretoria&lt;/pub-location&gt;&lt;publisher&gt;Government Printer&lt;/publisher&gt;&lt;urls&gt;&lt;related-urls&gt;&lt;url&gt;https://www.gov.za/sites/default/files/gcis_document/201901/42176gon23electorallawsamendment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19b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5563C1F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owers, Privileges and Immunities of Parliament and Provincial Legislatures Amendment Act 9 of 2019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19&lt;/Year&gt;&lt;RecNum&gt;6975&lt;/RecNum&gt;&lt;DisplayText&gt;(South Africa, 2019e)&lt;/DisplayText&gt;&lt;record&gt;&lt;rec-number&gt;6975&lt;/rec-number&gt;&lt;foreign-keys&gt;&lt;key app="EN" db-id="vafvvetfy0a5rfe95whpvdd7ttp9p2wrpd9s" timestamp="1627475364"&gt;6975&lt;/key&gt;&lt;/foreign-keys&gt;&lt;ref-type name="Web Page"&gt;12&lt;/ref-type&gt;&lt;contributors&gt;&lt;authors&gt;&lt;author&gt;South Africa,&lt;/author&gt;&lt;/authors&gt;&lt;/contributors&gt;&lt;titles&gt;&lt;title&gt;Powers, Privileges and Immunities of Parliament and Provincial Legislatures Amendment Act 9 of 2019&lt;/title&gt;&lt;/titles&gt;&lt;volume&gt;2021&lt;/volume&gt;&lt;number&gt;20th July&lt;/number&gt;&lt;dates&gt;&lt;year&gt;2019&lt;/year&gt;&lt;/dates&gt;&lt;pub-location&gt;Pretoria&lt;/pub-location&gt;&lt;publisher&gt;Government Printer&lt;/publisher&gt;&lt;urls&gt;&lt;related-urls&gt;&lt;url&gt;https://www.legalb.co.za/SANatTxt/2019_000/2019_009_000-Ove-v20190506.htm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19e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6F15CEC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lastRenderedPageBreak/>
              <w:t xml:space="preserve">Powers, Privileges of Parliament Act 4 of 2004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04&lt;/Year&gt;&lt;RecNum&gt;6976&lt;/RecNum&gt;&lt;DisplayText&gt;(South Africa, 2004a)&lt;/DisplayText&gt;&lt;record&gt;&lt;rec-number&gt;6976&lt;/rec-number&gt;&lt;foreign-keys&gt;&lt;key app="EN" db-id="vafvvetfy0a5rfe95whpvdd7ttp9p2wrpd9s" timestamp="1627475436"&gt;6976&lt;/key&gt;&lt;/foreign-keys&gt;&lt;ref-type name="Web Page"&gt;12&lt;/ref-type&gt;&lt;contributors&gt;&lt;authors&gt;&lt;author&gt;South Africa,&lt;/author&gt;&lt;/authors&gt;&lt;/contributors&gt;&lt;titles&gt;&lt;title&gt;Powers, Privileges of Parliament Act 4 of 2004&lt;/title&gt;&lt;/titles&gt;&lt;volume&gt;2021&lt;/volume&gt;&lt;number&gt;20th July&lt;/number&gt;&lt;dates&gt;&lt;year&gt;2004&lt;/year&gt;&lt;/dates&gt;&lt;pub-location&gt;Pretoria&lt;/pub-location&gt;&lt;publisher&gt;Government Printer&lt;/publisher&gt;&lt;urls&gt;&lt;related-urls&gt;&lt;url&gt;https://www.gov.za/sites/default/files/gcis_document/201409/a4-04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04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32AA1676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romotion of Access to Information Act 2 of 2000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2000&lt;/Year&gt;&lt;RecNum&gt;483&lt;/RecNum&gt;&lt;DisplayText&gt;(South Africa, 2000a)&lt;/DisplayText&gt;&lt;record&gt;&lt;rec-number&gt;483&lt;/rec-number&gt;&lt;foreign-keys&gt;&lt;key app="EN" db-id="vafvvetfy0a5rfe95whpvdd7ttp9p2wrpd9s" timestamp="0"&gt;483&lt;/key&gt;&lt;/foreign-keys&gt;&lt;ref-type name="Web Page"&gt;12&lt;/ref-type&gt;&lt;contributors&gt;&lt;authors&gt;&lt;author&gt;South Africa,&lt;/author&gt;&lt;/authors&gt;&lt;/contributors&gt;&lt;titles&gt;&lt;title&gt;Promotion of Access to Information Act 2 of 2000&lt;/title&gt;&lt;/titles&gt;&lt;volume&gt;2021&lt;/volume&gt;&lt;number&gt;20th July&lt;/number&gt;&lt;dates&gt;&lt;year&gt;2000&lt;/year&gt;&lt;/dates&gt;&lt;pub-location&gt;Pretoria&lt;/pub-location&gt;&lt;publisher&gt;Government Printer&lt;/publisher&gt;&lt;urls&gt;&lt;related-urls&gt;&lt;url&gt;https://www.gov.za/sites/default/files/gcis_document/201409/a2-00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2000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>.</w:t>
            </w:r>
          </w:p>
          <w:p w14:paraId="422C7E0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omotion of Access to Information Amendment Act 31 of 20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9&lt;/Year&gt;&lt;RecNum&gt;6978&lt;/RecNum&gt;&lt;DisplayText&gt;(South Africa, 2019f)&lt;/DisplayText&gt;&lt;record&gt;&lt;rec-number&gt;6978&lt;/rec-number&gt;&lt;foreign-keys&gt;&lt;key app="EN" db-id="vafvvetfy0a5rfe95whpvdd7ttp9p2wrpd9s" timestamp="1627476949"&gt;6978&lt;/key&gt;&lt;/foreign-keys&gt;&lt;ref-type name="Web Page"&gt;12&lt;/ref-type&gt;&lt;contributors&gt;&lt;authors&gt;&lt;author&gt;South Africa,&lt;/author&gt;&lt;/authors&gt;&lt;/contributors&gt;&lt;titles&gt;&lt;title&gt;Promotion of Access to Information Amendment Act 31 of 2019&lt;/title&gt;&lt;/titles&gt;&lt;volume&gt;2021&lt;/volume&gt;&lt;number&gt;20th July&lt;/number&gt;&lt;dates&gt;&lt;year&gt;2019&lt;/year&gt;&lt;/dates&gt;&lt;pub-location&gt;Pretoria&lt;/pub-location&gt;&lt;publisher&gt;Government Printer&lt;/publisher&gt;&lt;urls&gt;&lt;related-urls&gt;&lt;url&gt;https://www.gov.za/sites/default/files/gcis_document/202007/43388gon63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9f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FEB2E6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omotion of Access to Information Amendment Act 54 of 200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2&lt;/Year&gt;&lt;RecNum&gt;6977&lt;/RecNum&gt;&lt;DisplayText&gt;(South Africa, 2002d)&lt;/DisplayText&gt;&lt;record&gt;&lt;rec-number&gt;6977&lt;/rec-number&gt;&lt;foreign-keys&gt;&lt;key app="EN" db-id="vafvvetfy0a5rfe95whpvdd7ttp9p2wrpd9s" timestamp="1627476906"&gt;6977&lt;/key&gt;&lt;/foreign-keys&gt;&lt;ref-type name="Web Page"&gt;12&lt;/ref-type&gt;&lt;contributors&gt;&lt;authors&gt;&lt;author&gt;South Africa,&lt;/author&gt;&lt;/authors&gt;&lt;/contributors&gt;&lt;titles&gt;&lt;title&gt;Promotion of Access to Information Amendment Act 54 of 2002&lt;/title&gt;&lt;/titles&gt;&lt;volume&gt;2021&lt;/volume&gt;&lt;number&gt;20th July&lt;/number&gt;&lt;dates&gt;&lt;year&gt;2002&lt;/year&gt;&lt;/dates&gt;&lt;pub-location&gt;Pretoria&lt;/pub-location&gt;&lt;publisher&gt;Government Printer&lt;/publisher&gt;&lt;urls&gt;&lt;related-urls&gt;&lt;url&gt;https://www.gov.za/sites/default/files/gcis_document/201409/a54-02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2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C60F6A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 xml:space="preserve">Promotion of Administrative Justice Act No. 3 of 2000 </w:t>
            </w:r>
            <w:r w:rsidRPr="00084DF2">
              <w:rPr>
                <w:rFonts w:ascii="Times New Roman" w:hAnsi="Times New Roman" w:cs="Times New Roman"/>
                <w:lang w:val="en-ZA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ZA"/>
              </w:rPr>
              <w:instrText xml:space="preserve"> ADDIN EN.CITE &lt;EndNote&gt;&lt;Cite&gt;&lt;Author&gt;South Africa&lt;/Author&gt;&lt;Year&gt;2000&lt;/Year&gt;&lt;RecNum&gt;751&lt;/RecNum&gt;&lt;DisplayText&gt;(South Africa, 2000b)&lt;/DisplayText&gt;&lt;record&gt;&lt;rec-number&gt;751&lt;/rec-number&gt;&lt;foreign-keys&gt;&lt;key app="EN" db-id="vafvvetfy0a5rfe95whpvdd7ttp9p2wrpd9s" timestamp="0"&gt;751&lt;/key&gt;&lt;/foreign-keys&gt;&lt;ref-type name="Web Page"&gt;12&lt;/ref-type&gt;&lt;contributors&gt;&lt;authors&gt;&lt;author&gt;South Africa,&lt;/author&gt;&lt;/authors&gt;&lt;/contributors&gt;&lt;titles&gt;&lt;title&gt;Promotion of Administrative Justice Act 3 of 2000&lt;/title&gt;&lt;/titles&gt;&lt;volume&gt;2021&lt;/volume&gt;&lt;number&gt;20th July&lt;/number&gt;&lt;dates&gt;&lt;year&gt;2000&lt;/year&gt;&lt;/dates&gt;&lt;pub-location&gt;Pretoria&lt;/pub-location&gt;&lt;publisher&gt;Government Printer&lt;/publisher&gt;&lt;urls&gt;&lt;related-urls&gt;&lt;url&gt;https://www.gov.za/sites/default/files/gcis_document/201409/a3-00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ZA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ZA"/>
              </w:rPr>
              <w:t>(South Africa, 2000b)</w:t>
            </w:r>
            <w:r w:rsidRPr="00084DF2">
              <w:rPr>
                <w:rFonts w:ascii="Times New Roman" w:hAnsi="Times New Roman" w:cs="Times New Roman"/>
                <w:lang w:val="en-ZA"/>
              </w:rPr>
              <w:fldChar w:fldCharType="end"/>
            </w:r>
          </w:p>
          <w:p w14:paraId="6EE3ED9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romotion of Administrative Justice Amendment Act 53 of 2002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02&lt;/Year&gt;&lt;RecNum&gt;6973&lt;/RecNum&gt;&lt;DisplayText&gt;(South Africa, 2002e)&lt;/DisplayText&gt;&lt;record&gt;&lt;rec-number&gt;6973&lt;/rec-number&gt;&lt;foreign-keys&gt;&lt;key app="EN" db-id="vafvvetfy0a5rfe95whpvdd7ttp9p2wrpd9s" timestamp="1627475058"&gt;6973&lt;/key&gt;&lt;/foreign-keys&gt;&lt;ref-type name="Web Page"&gt;12&lt;/ref-type&gt;&lt;contributors&gt;&lt;authors&gt;&lt;author&gt;South Africa,&lt;/author&gt;&lt;/authors&gt;&lt;/contributors&gt;&lt;titles&gt;&lt;title&gt;Promotion of Administrative Justice Amendment Act 53 of 2002&lt;/title&gt;&lt;/titles&gt;&lt;volume&gt;2021&lt;/volume&gt;&lt;number&gt;20th July&lt;/number&gt;&lt;dates&gt;&lt;year&gt;2002&lt;/year&gt;&lt;/dates&gt;&lt;pub-location&gt;Pretoria&lt;/pub-location&gt;&lt;publisher&gt;Government Printer&lt;/publisher&gt;&lt;urls&gt;&lt;related-urls&gt;&lt;url&gt;https://www.gov.za/sites/default/files/gcis_document/201409/a53-02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02e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391F84AA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lastRenderedPageBreak/>
              <w:t xml:space="preserve">Access to Information and Protection of Privacy Act 5 of 2003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3&lt;/Year&gt;&lt;RecNum&gt;6878&lt;/RecNum&gt;&lt;DisplayText&gt;(Zimbabwe, 2003)&lt;/DisplayText&gt;&lt;record&gt;&lt;rec-number&gt;6878&lt;/rec-number&gt;&lt;foreign-keys&gt;&lt;key app="EN" db-id="vafvvetfy0a5rfe95whpvdd7ttp9p2wrpd9s" timestamp="1626857646"&gt;6878&lt;/key&gt;&lt;/foreign-keys&gt;&lt;ref-type name="Web Page"&gt;12&lt;/ref-type&gt;&lt;contributors&gt;&lt;authors&gt;&lt;author&gt;Zimbabwe&lt;/author&gt;&lt;/authors&gt;&lt;/contributors&gt;&lt;titles&gt;&lt;title&gt;Access to Information and Protection of Privacy Act 5 of 2003&lt;/title&gt;&lt;/titles&gt;&lt;volume&gt;2021&lt;/volume&gt;&lt;number&gt;20th July&lt;/number&gt;&lt;dates&gt;&lt;year&gt;2003&lt;/year&gt;&lt;/dates&gt;&lt;pub-location&gt;Harare&lt;/pub-location&gt;&lt;publisher&gt;Government Printer&lt;/publisher&gt;&lt;urls&gt;&lt;related-urls&gt;&lt;url&gt;http://zimlii.org/zw/legislation/act/2003/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3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0931458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Administrative Justice Act 12 of 2004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4&lt;/Year&gt;&lt;RecNum&gt;6877&lt;/RecNum&gt;&lt;DisplayText&gt;(Zimbabwe, 2004a)&lt;/DisplayText&gt;&lt;record&gt;&lt;rec-number&gt;6877&lt;/rec-number&gt;&lt;foreign-keys&gt;&lt;key app="EN" db-id="vafvvetfy0a5rfe95whpvdd7ttp9p2wrpd9s" timestamp="1626857293"&gt;6877&lt;/key&gt;&lt;/foreign-keys&gt;&lt;ref-type name="Web Page"&gt;12&lt;/ref-type&gt;&lt;contributors&gt;&lt;authors&gt;&lt;author&gt;Zimbabwe&lt;/author&gt;&lt;/authors&gt;&lt;/contributors&gt;&lt;titles&gt;&lt;title&gt;Administrative Justice Act 12 of 2004&lt;/title&gt;&lt;/titles&gt;&lt;volume&gt;2021&lt;/volume&gt;&lt;number&gt;20th July&lt;/number&gt;&lt;dates&gt;&lt;year&gt;2004&lt;/year&gt;&lt;/dates&gt;&lt;pub-location&gt;Harare&lt;/pub-location&gt;&lt;publisher&gt;Government Printer&lt;/publisher&gt;&lt;urls&gt;&lt;related-urls&gt;&lt;url&gt;http://zimlii.org/zw/legislation/act/2004/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4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4A7F2B" w:rsidRPr="00084DF2" w14:paraId="0B79C150" w14:textId="77777777" w:rsidTr="00481193">
        <w:trPr>
          <w:jc w:val="center"/>
        </w:trPr>
        <w:tc>
          <w:tcPr>
            <w:tcW w:w="1527" w:type="dxa"/>
          </w:tcPr>
          <w:p w14:paraId="47D52410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Copyright, Intellectual Property, Patents and Trademarks</w:t>
            </w:r>
          </w:p>
        </w:tc>
        <w:tc>
          <w:tcPr>
            <w:tcW w:w="3561" w:type="dxa"/>
          </w:tcPr>
          <w:p w14:paraId="56D563E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Copyright and </w:t>
            </w:r>
            <w:proofErr w:type="spellStart"/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>Neighbouring</w:t>
            </w:r>
            <w:proofErr w:type="spellEnd"/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 Rights Act CAP 68:02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Botswana&lt;/Author&gt;&lt;Year&gt;2006&lt;/Year&gt;&lt;RecNum&gt;6985&lt;/RecNum&gt;&lt;DisplayText&gt;(Botswana, 2006)&lt;/DisplayText&gt;&lt;record&gt;&lt;rec-number&gt;6985&lt;/rec-number&gt;&lt;foreign-keys&gt;&lt;key app="EN" db-id="vafvvetfy0a5rfe95whpvdd7ttp9p2wrpd9s" timestamp="1627494227"&gt;6985&lt;/key&gt;&lt;/foreign-keys&gt;&lt;ref-type name="Web Page"&gt;12&lt;/ref-type&gt;&lt;contributors&gt;&lt;authors&gt;&lt;author&gt;Botswana&lt;/author&gt;&lt;/authors&gt;&lt;/contributors&gt;&lt;titles&gt;&lt;title&gt;Copyright and Neighbouring Rights Act CAP 68:02&lt;/title&gt;&lt;/titles&gt;&lt;volume&gt;2021&lt;/volume&gt;&lt;number&gt;20th July&lt;/number&gt;&lt;dates&gt;&lt;year&gt;2006&lt;/year&gt;&lt;/dates&gt;&lt;pub-location&gt;Gaborone&lt;/pub-location&gt;&lt;urls&gt;&lt;related-urls&gt;&lt;url&gt;https://botswanalaws.com/alphabetical-list-of-statutes/copyright-and-neighbouring-right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Botswana, 2006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5366C34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pyright Act 12 of 200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01&lt;/Year&gt;&lt;RecNum&gt;6892&lt;/RecNum&gt;&lt;DisplayText&gt;(Kenya, 2001)&lt;/DisplayText&gt;&lt;record&gt;&lt;rec-number&gt;6892&lt;/rec-number&gt;&lt;foreign-keys&gt;&lt;key app="EN" db-id="vafvvetfy0a5rfe95whpvdd7ttp9p2wrpd9s" timestamp="1626956731"&gt;6892&lt;/key&gt;&lt;/foreign-keys&gt;&lt;ref-type name="Web Page"&gt;12&lt;/ref-type&gt;&lt;contributors&gt;&lt;authors&gt;&lt;author&gt;Kenya&lt;/author&gt;&lt;/authors&gt;&lt;/contributors&gt;&lt;titles&gt;&lt;title&gt;Copyright Act 12 of 2001&lt;/title&gt;&lt;/titles&gt;&lt;volume&gt;2021&lt;/volume&gt;&lt;number&gt;20th July&lt;/number&gt;&lt;dates&gt;&lt;year&gt;2001&lt;/year&gt;&lt;/dates&gt;&lt;pub-location&gt;Nairobi&lt;/pub-location&gt;&lt;publisher&gt;Government Printer&lt;/publisher&gt;&lt;urls&gt;&lt;related-urls&gt;&lt;url&gt;http://kenyalaw.org:8181/exist/kenyalex/actview.xql?actid=No.%2012%20of%20200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01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85E4845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14" w:type="dxa"/>
          </w:tcPr>
          <w:p w14:paraId="440751D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Copyright Amendment Act 9 of 2002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02&lt;/Year&gt;&lt;RecNum&gt;6984&lt;/RecNum&gt;&lt;DisplayText&gt;(South Africa, 2002a)&lt;/DisplayText&gt;&lt;record&gt;&lt;rec-number&gt;6984&lt;/rec-number&gt;&lt;foreign-keys&gt;&lt;key app="EN" db-id="vafvvetfy0a5rfe95whpvdd7ttp9p2wrpd9s" timestamp="1627494120"&gt;6984&lt;/key&gt;&lt;/foreign-keys&gt;&lt;ref-type name="Web Page"&gt;12&lt;/ref-type&gt;&lt;contributors&gt;&lt;authors&gt;&lt;author&gt;South Africa,&lt;/author&gt;&lt;/authors&gt;&lt;/contributors&gt;&lt;titles&gt;&lt;title&gt;Copyright Amendment Act 9 of 2002&lt;/title&gt;&lt;/titles&gt;&lt;volume&gt;2021&lt;/volume&gt;&lt;number&gt;20th July&lt;/number&gt;&lt;dates&gt;&lt;year&gt;2002&lt;/year&gt;&lt;/dates&gt;&lt;pub-location&gt;Pretoria&lt;/pub-location&gt;&lt;publisher&gt;Government Printer&lt;/publisher&gt;&lt;urls&gt;&lt;related-urls&gt;&lt;url&gt;https://www.gov.za/sites/default/files/gcis_document/201409/a9-02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02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67DC5A1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Copyright and </w:t>
            </w:r>
            <w:proofErr w:type="spellStart"/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>Neighbouring</w:t>
            </w:r>
            <w:proofErr w:type="spellEnd"/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 Rights Act CAP 26:05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1&lt;/Year&gt;&lt;RecNum&gt;6983&lt;/RecNum&gt;&lt;DisplayText&gt;(Zimbabwe, 2001b)&lt;/DisplayText&gt;&lt;record&gt;&lt;rec-number&gt;6983&lt;/rec-number&gt;&lt;foreign-keys&gt;&lt;key app="EN" db-id="vafvvetfy0a5rfe95whpvdd7ttp9p2wrpd9s" timestamp="1627493947"&gt;6983&lt;/key&gt;&lt;/foreign-keys&gt;&lt;ref-type name="Web Page"&gt;12&lt;/ref-type&gt;&lt;contributors&gt;&lt;authors&gt;&lt;author&gt;Zimbabwe&lt;/author&gt;&lt;/authors&gt;&lt;/contributors&gt;&lt;titles&gt;&lt;title&gt;Copyright and Neighbouring Rights Act CAP 26:05&lt;/title&gt;&lt;/titles&gt;&lt;volume&gt;2021&lt;/volume&gt;&lt;number&gt;20th July&lt;/number&gt;&lt;dates&gt;&lt;year&gt;2001&lt;/year&gt;&lt;/dates&gt;&lt;pub-location&gt;Harare&lt;/pub-location&gt;&lt;publisher&gt;Government Printer&lt;/publisher&gt;&lt;urls&gt;&lt;related-urls&gt;&lt;url&gt;https://www.law.co.zw/download/copyright-and-neighbouring-rights-act-chapter-2605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1b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4A7F2B" w:rsidRPr="00084DF2" w14:paraId="523458EC" w14:textId="77777777" w:rsidTr="00481193">
        <w:trPr>
          <w:jc w:val="center"/>
        </w:trPr>
        <w:tc>
          <w:tcPr>
            <w:tcW w:w="1527" w:type="dxa"/>
          </w:tcPr>
          <w:p w14:paraId="58F9C512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Criminal, Legal, Courts and Judicial legislation and regulations</w:t>
            </w:r>
          </w:p>
        </w:tc>
        <w:tc>
          <w:tcPr>
            <w:tcW w:w="3561" w:type="dxa"/>
          </w:tcPr>
          <w:p w14:paraId="010A276C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riminal Procedure and Evidence Act 30 of 201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8&lt;/Year&gt;&lt;RecNum&gt;6986&lt;/RecNum&gt;&lt;DisplayText&gt;(Botswana, 2018b)&lt;/DisplayText&gt;&lt;record&gt;&lt;rec-number&gt;6986&lt;/rec-number&gt;&lt;foreign-keys&gt;&lt;key app="EN" db-id="vafvvetfy0a5rfe95whpvdd7ttp9p2wrpd9s" timestamp="1627494481"&gt;6986&lt;/key&gt;&lt;/foreign-keys&gt;&lt;ref-type name="Web Page"&gt;12&lt;/ref-type&gt;&lt;contributors&gt;&lt;authors&gt;&lt;author&gt;Botswana&lt;/author&gt;&lt;/authors&gt;&lt;/contributors&gt;&lt;titles&gt;&lt;title&gt;Criminal Procedure and Evidence Act 30 of 2018&lt;/title&gt;&lt;/titles&gt;&lt;volume&gt;2021&lt;/volume&gt;&lt;number&gt;20th July&lt;/number&gt;&lt;dates&gt;&lt;year&gt;2018&lt;/year&gt;&lt;/dates&gt;&lt;pub-location&gt;Gaborone&lt;/pub-location&gt;&lt;urls&gt;&lt;related-urls&gt;&lt;url&gt;https://botswanalaws.com/alphabetical-list-of-statutes/criminal-procedure-and-evidence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D97129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Electronic Records (Evidence) Act 13 of 20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4&lt;/Year&gt;&lt;RecNum&gt;6841&lt;/RecNum&gt;&lt;DisplayText&gt;(Botswana, 2014b)&lt;/DisplayText&gt;&lt;record&gt;&lt;rec-number&gt;6841&lt;/rec-number&gt;&lt;foreign-keys&gt;&lt;key app="EN" db-id="vafvvetfy0a5rfe95whpvdd7ttp9p2wrpd9s" timestamp="1626792733"&gt;6841&lt;/key&gt;&lt;/foreign-keys&gt;&lt;ref-type name="Web Page"&gt;12&lt;/ref-type&gt;&lt;contributors&gt;&lt;authors&gt;&lt;author&gt;Botswana&lt;/author&gt;&lt;/authors&gt;&lt;/contributors&gt;&lt;titles&gt;&lt;title&gt;Electronic Records (Evidence) Act 13 of 2014 &lt;/title&gt;&lt;/titles&gt;&lt;volume&gt;2021&lt;/volume&gt;&lt;number&gt;20th July&lt;/number&gt;&lt;dates&gt;&lt;year&gt;2014&lt;/year&gt;&lt;/dates&gt;&lt;pub-location&gt;Gaborone&lt;/pub-location&gt;&lt;urls&gt;&lt;related-urls&gt;&lt;url&gt;https://botswanalaws.com/alphabetical-list-of-statutes/electronic-records-evidence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4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7B0A86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Electronic Records (Evidence) Regulations: Statutory Instrument No. 55 of 201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6&lt;/Year&gt;&lt;RecNum&gt;6914&lt;/RecNum&gt;&lt;DisplayText&gt;(Botswana, 2016b)&lt;/DisplayText&gt;&lt;record&gt;&lt;rec-number&gt;6914&lt;/rec-number&gt;&lt;foreign-keys&gt;&lt;key app="EN" db-id="vafvvetfy0a5rfe95whpvdd7ttp9p2wrpd9s" timestamp="1626983725"&gt;6914&lt;/key&gt;&lt;/foreign-keys&gt;&lt;ref-type name="Web Page"&gt;12&lt;/ref-type&gt;&lt;contributors&gt;&lt;authors&gt;&lt;author&gt;Botswana&lt;/author&gt;&lt;/authors&gt;&lt;/contributors&gt;&lt;titles&gt;&lt;title&gt;Electronic Records (Evidence) Regulations: Statutory Instrument No. 55 of 2016&lt;/title&gt;&lt;/titles&gt;&lt;volume&gt;2021&lt;/volume&gt;&lt;number&gt;20th July&lt;/number&gt;&lt;dates&gt;&lt;year&gt;2016&lt;/year&gt;&lt;/dates&gt;&lt;pub-location&gt;Gaborone&lt;/pub-location&gt;&lt;urls&gt;&lt;related-urls&gt;&lt;url&gt;https://www.bocra.org.bw/sites/default/files/documents/Electronic%20Records%20%28Evidence%29%20Regulations%20-%20SI%2055%20of%202016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6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F389D48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Evidence in Civil Proceedings Act 26 of 197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77&lt;/Year&gt;&lt;RecNum&gt;6842&lt;/RecNum&gt;&lt;DisplayText&gt;(Botswana, 1977)&lt;/DisplayText&gt;&lt;record&gt;&lt;rec-number&gt;6842&lt;/rec-number&gt;&lt;foreign-keys&gt;&lt;key app="EN" db-id="vafvvetfy0a5rfe95whpvdd7ttp9p2wrpd9s" timestamp="1626792841"&gt;6842&lt;/key&gt;&lt;/foreign-keys&gt;&lt;ref-type name="Web Page"&gt;12&lt;/ref-type&gt;&lt;contributors&gt;&lt;authors&gt;&lt;author&gt;Botswana&lt;/author&gt;&lt;/authors&gt;&lt;/contributors&gt;&lt;titles&gt;&lt;title&gt;Evidence in Civil Proceedings Act 26 of 1977&lt;/title&gt;&lt;/titles&gt;&lt;volume&gt;2021&lt;/volume&gt;&lt;number&gt;20th July&lt;/number&gt;&lt;dates&gt;&lt;year&gt;1977&lt;/year&gt;&lt;/dates&gt;&lt;pub-location&gt;Gaborone&lt;/pub-location&gt;&lt;urls&gt;&lt;related-urls&gt;&lt;url&gt;https://botswanalaws.com/alphabetical-list-of-statutes/evidence-in-civil-proceeding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77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9F6994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orensic Procedures Act 31 of 20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4&lt;/Year&gt;&lt;RecNum&gt;6843&lt;/RecNum&gt;&lt;DisplayText&gt;(Botswana, 2014c)&lt;/DisplayText&gt;&lt;record&gt;&lt;rec-number&gt;6843&lt;/rec-number&gt;&lt;foreign-keys&gt;&lt;key app="EN" db-id="vafvvetfy0a5rfe95whpvdd7ttp9p2wrpd9s" timestamp="1626792950"&gt;6843&lt;/key&gt;&lt;/foreign-keys&gt;&lt;ref-type name="Web Page"&gt;12&lt;/ref-type&gt;&lt;contributors&gt;&lt;authors&gt;&lt;author&gt;Botswana&lt;/author&gt;&lt;/authors&gt;&lt;/contributors&gt;&lt;titles&gt;&lt;title&gt;Forensic Procedures Act 31 of 2014&lt;/title&gt;&lt;/titles&gt;&lt;volume&gt;2021&lt;/volume&gt;&lt;number&gt;20th July&lt;/number&gt;&lt;dates&gt;&lt;year&gt;2014&lt;/year&gt;&lt;/dates&gt;&lt;pub-location&gt;Gaborone&lt;/pub-location&gt;&lt;urls&gt;&lt;related-urls&gt;&lt;url&gt;https://botswanalaws.com/alphabetical-list-of-statutes/forensic-procedur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4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0463865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Anti-Corruption and Economic Crimes Act 3 of 200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03&lt;/Year&gt;&lt;RecNum&gt;6897&lt;/RecNum&gt;&lt;DisplayText&gt;(Kenya, 2003a)&lt;/DisplayText&gt;&lt;record&gt;&lt;rec-number&gt;6897&lt;/rec-number&gt;&lt;foreign-keys&gt;&lt;key app="EN" db-id="vafvvetfy0a5rfe95whpvdd7ttp9p2wrpd9s" timestamp="1626977869"&gt;6897&lt;/key&gt;&lt;/foreign-keys&gt;&lt;ref-type name="Web Page"&gt;12&lt;/ref-type&gt;&lt;contributors&gt;&lt;authors&gt;&lt;author&gt;Kenya&lt;/author&gt;&lt;/authors&gt;&lt;/contributors&gt;&lt;titles&gt;&lt;title&gt;Anti-Corruption and Economic Crimes Act 3 of 2003&lt;/title&gt;&lt;/titles&gt;&lt;volume&gt;2021&lt;/volume&gt;&lt;number&gt;20th July&lt;/number&gt;&lt;dates&gt;&lt;year&gt;2003&lt;/year&gt;&lt;/dates&gt;&lt;pub-location&gt;Nairobi&lt;/pub-location&gt;&lt;publisher&gt;Government Printer&lt;/publisher&gt;&lt;urls&gt;&lt;related-urls&gt;&lt;url&gt;http://kenyalaw.org:8181/exist/kenyalex/actview.xql?actid=No.%203%20of%20200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03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924DAEB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riminal Procedure Act 18 of 201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8&lt;/Year&gt;&lt;RecNum&gt;6991&lt;/RecNum&gt;&lt;DisplayText&gt;(Kenya, 2018)&lt;/DisplayText&gt;&lt;record&gt;&lt;rec-number&gt;6991&lt;/rec-number&gt;&lt;foreign-keys&gt;&lt;key app="EN" db-id="vafvvetfy0a5rfe95whpvdd7ttp9p2wrpd9s" timestamp="1627495179"&gt;6991&lt;/key&gt;&lt;/foreign-keys&gt;&lt;ref-type name="Web Page"&gt;12&lt;/ref-type&gt;&lt;contributors&gt;&lt;authors&gt;&lt;author&gt;Kenya&lt;/author&gt;&lt;/authors&gt;&lt;/contributors&gt;&lt;titles&gt;&lt;title&gt;Criminal Procedure Act 18 of 2018&lt;/title&gt;&lt;/titles&gt;&lt;volume&gt;2021&lt;/volume&gt;&lt;number&gt;20th July&lt;/number&gt;&lt;dates&gt;&lt;year&gt;2018&lt;/year&gt;&lt;/dates&gt;&lt;pub-location&gt;Nairobi&lt;/pub-location&gt;&lt;publisher&gt;Government Printer&lt;/publisher&gt;&lt;urls&gt;&lt;related-urls&gt;&lt;url&gt;http://www.kenyalaw.org:8181/exist/kenyalex/actview.xql?actid=CAP.%207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8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5EF4F2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Evidence Act CAP 80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0&lt;/Year&gt;&lt;RecNum&gt;6944&lt;/RecNum&gt;&lt;DisplayText&gt;(Kenya, 2010b)&lt;/DisplayText&gt;&lt;record&gt;&lt;rec-number&gt;6944&lt;/rec-number&gt;&lt;foreign-keys&gt;&lt;key app="EN" db-id="vafvvetfy0a5rfe95whpvdd7ttp9p2wrpd9s" timestamp="1626991084"&gt;6944&lt;/key&gt;&lt;/foreign-keys&gt;&lt;ref-type name="Web Page"&gt;12&lt;/ref-type&gt;&lt;contributors&gt;&lt;authors&gt;&lt;author&gt;Kenya&lt;/author&gt;&lt;/authors&gt;&lt;/contributors&gt;&lt;titles&gt;&lt;title&gt;Evidence Act CAP 80&lt;/title&gt;&lt;/titles&gt;&lt;volume&gt;2021&lt;/volume&gt;&lt;number&gt;20th July&lt;/number&gt;&lt;dates&gt;&lt;year&gt;2010&lt;/year&gt;&lt;/dates&gt;&lt;pub-location&gt;Nairobi&lt;/pub-location&gt;&lt;publisher&gt;Government Printer&lt;/publisher&gt;&lt;urls&gt;&lt;related-urls&gt;&lt;url&gt;http://kenyalaw.org:8181/exist/kenyalex/actview.xql?actid=CAP.%2080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0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8BB4BE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enal Code CAP 6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45&lt;/RecNum&gt;&lt;DisplayText&gt;(Kenya, 2012n)&lt;/DisplayText&gt;&lt;record&gt;&lt;rec-number&gt;6945&lt;/rec-number&gt;&lt;foreign-keys&gt;&lt;key app="EN" db-id="vafvvetfy0a5rfe95whpvdd7ttp9p2wrpd9s" timestamp="1626991209"&gt;6945&lt;/key&gt;&lt;/foreign-keys&gt;&lt;ref-type name="Web Page"&gt;12&lt;/ref-type&gt;&lt;contributors&gt;&lt;authors&gt;&lt;author&gt;Kenya&lt;/author&gt;&lt;/authors&gt;&lt;/contributors&gt;&lt;titles&gt;&lt;title&gt;Penal Code CAP 63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6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n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645AB4A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Criminal Law (Forensic Procedures) Amendment Act 37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3&lt;/Year&gt;&lt;RecNum&gt;6987&lt;/RecNum&gt;&lt;DisplayText&gt;(South Africa, 2013a)&lt;/DisplayText&gt;&lt;record&gt;&lt;rec-number&gt;6987&lt;/rec-number&gt;&lt;foreign-keys&gt;&lt;key app="EN" db-id="vafvvetfy0a5rfe95whpvdd7ttp9p2wrpd9s" timestamp="1627494560"&gt;6987&lt;/key&gt;&lt;/foreign-keys&gt;&lt;ref-type name="Web Page"&gt;12&lt;/ref-type&gt;&lt;contributors&gt;&lt;authors&gt;&lt;author&gt;South Africa,&lt;/author&gt;&lt;/authors&gt;&lt;/contributors&gt;&lt;titles&gt;&lt;title&gt;Criminal Law (Forensic Procedures) Amendment Act 37 of 2013&lt;/title&gt;&lt;/titles&gt;&lt;volume&gt;2021&lt;/volume&gt;&lt;number&gt;20th July&lt;/number&gt;&lt;dates&gt;&lt;year&gt;2013&lt;/year&gt;&lt;/dates&gt;&lt;pub-location&gt;Pretoria&lt;/pub-location&gt;&lt;publisher&gt;Government Printer&lt;/publisher&gt;&lt;urls&gt;&lt;related-urls&gt;&lt;url&gt;https://www.gov.za/sites/default/files/gcis_document/201409/37268act37of2013crimlawamend27jan2014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3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6D05FA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Criminal Procedure Amendment Act 4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7&lt;/Year&gt;&lt;RecNum&gt;6988&lt;/RecNum&gt;&lt;DisplayText&gt;(South Africa, 2017a)&lt;/DisplayText&gt;&lt;record&gt;&lt;rec-number&gt;6988&lt;/rec-number&gt;&lt;foreign-keys&gt;&lt;key app="EN" db-id="vafvvetfy0a5rfe95whpvdd7ttp9p2wrpd9s" timestamp="1627494732"&gt;6988&lt;/key&gt;&lt;/foreign-keys&gt;&lt;ref-type name="Web Page"&gt;12&lt;/ref-type&gt;&lt;contributors&gt;&lt;authors&gt;&lt;author&gt;South Africa,&lt;/author&gt;&lt;/authors&gt;&lt;/contributors&gt;&lt;titles&gt;&lt;title&gt;Criminal Procedure Amendment Act 4 of 2017&lt;/title&gt;&lt;/titles&gt;&lt;volume&gt;2021&lt;/volume&gt;&lt;number&gt;20th July&lt;/number&gt;&lt;dates&gt;&lt;year&gt;2017&lt;/year&gt;&lt;/dates&gt;&lt;pub-location&gt;Pretoria&lt;/pub-location&gt;&lt;publisher&gt;Government Printer&lt;/publisher&gt;&lt;urls&gt;&lt;related-urls&gt;&lt;url&gt;https://www.gov.za/sites/default/files/gcis_document/201706/40946gon619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7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02F34BD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lastRenderedPageBreak/>
              <w:t xml:space="preserve">Civil Evidence Act Chapter 8:01 of 1992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1992&lt;/Year&gt;&lt;RecNum&gt;6865&lt;/RecNum&gt;&lt;DisplayText&gt;(Zimbabwe, 1992a)&lt;/DisplayText&gt;&lt;record&gt;&lt;rec-number&gt;6865&lt;/rec-number&gt;&lt;foreign-keys&gt;&lt;key app="EN" db-id="vafvvetfy0a5rfe95whpvdd7ttp9p2wrpd9s" timestamp="1626819633"&gt;6865&lt;/key&gt;&lt;/foreign-keys&gt;&lt;ref-type name="Web Page"&gt;12&lt;/ref-type&gt;&lt;contributors&gt;&lt;authors&gt;&lt;author&gt;Zimbabwe&lt;/author&gt;&lt;/authors&gt;&lt;/contributors&gt;&lt;titles&gt;&lt;title&gt;Civil Evidence Act Chapter 8:01 of 1992&lt;/title&gt;&lt;/titles&gt;&lt;volume&gt;2021&lt;/volume&gt;&lt;number&gt;20th July&lt;/number&gt;&lt;dates&gt;&lt;year&gt;1992&lt;/year&gt;&lt;/dates&gt;&lt;pub-location&gt;Harare&lt;/pub-location&gt;&lt;publisher&gt;Government Printer&lt;/publisher&gt;&lt;urls&gt;&lt;related-urls&gt;&lt;url&gt;http://zimlii.org/zw/legislation/consolidated-act/chapter-80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1992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4AB212D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riminal Law (Codification and Reform) </w:t>
            </w: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Act 23 of 200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04&lt;/Year&gt;&lt;RecNum&gt;6990&lt;/RecNum&gt;&lt;DisplayText&gt;(Zimbabwe, 2004b)&lt;/DisplayText&gt;&lt;record&gt;&lt;rec-number&gt;6990&lt;/rec-number&gt;&lt;foreign-keys&gt;&lt;key app="EN" db-id="vafvvetfy0a5rfe95whpvdd7ttp9p2wrpd9s" timestamp="1627495098"&gt;6990&lt;/key&gt;&lt;/foreign-keys&gt;&lt;ref-type name="Web Page"&gt;12&lt;/ref-type&gt;&lt;contributors&gt;&lt;authors&gt;&lt;author&gt;Zimbabwe&lt;/author&gt;&lt;/authors&gt;&lt;/contributors&gt;&lt;titles&gt;&lt;title&gt;Criminal Law (Codification and Reform) Act 23 of 2004&lt;/title&gt;&lt;/titles&gt;&lt;volume&gt;2021&lt;/volume&gt;&lt;number&gt;20th July&lt;/number&gt;&lt;dates&gt;&lt;year&gt;2004&lt;/year&gt;&lt;/dates&gt;&lt;pub-location&gt;Harare&lt;/pub-location&gt;&lt;publisher&gt;Government Printer&lt;/publisher&gt;&lt;urls&gt;&lt;related-urls&gt;&lt;url&gt;https://zimlii.org/zw/legislation/act/2004/2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04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C8A56E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Criminal Procedure and Evidence Amendment Act 2 of 2016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6&lt;/Year&gt;&lt;RecNum&gt;6870&lt;/RecNum&gt;&lt;DisplayText&gt;(Zimbabwe, 2016a)&lt;/DisplayText&gt;&lt;record&gt;&lt;rec-number&gt;6870&lt;/rec-number&gt;&lt;foreign-keys&gt;&lt;key app="EN" db-id="vafvvetfy0a5rfe95whpvdd7ttp9p2wrpd9s" timestamp="1626855660"&gt;6870&lt;/key&gt;&lt;/foreign-keys&gt;&lt;ref-type name="Web Page"&gt;12&lt;/ref-type&gt;&lt;contributors&gt;&lt;authors&gt;&lt;author&gt;Zimbabwe&lt;/author&gt;&lt;/authors&gt;&lt;/contributors&gt;&lt;titles&gt;&lt;title&gt;Criminal Procedure and Evidence Amendment Act 2 of 2016&lt;/title&gt;&lt;/titles&gt;&lt;volume&gt;2021&lt;/volume&gt;&lt;number&gt;20th July&lt;/number&gt;&lt;dates&gt;&lt;year&gt;2016&lt;/year&gt;&lt;/dates&gt;&lt;pub-location&gt;Harare&lt;/pub-location&gt;&lt;publisher&gt;Government Printer&lt;/publisher&gt;&lt;urls&gt;&lt;related-urls&gt;&lt;url&gt;http://zimlii.org/zw/legislation/act/2016/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6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4A7F2B" w:rsidRPr="00084DF2" w14:paraId="522C1575" w14:textId="77777777" w:rsidTr="00481193">
        <w:trPr>
          <w:jc w:val="center"/>
        </w:trPr>
        <w:tc>
          <w:tcPr>
            <w:tcW w:w="1527" w:type="dxa"/>
          </w:tcPr>
          <w:p w14:paraId="3D442562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Defense, Safety and Security legislation</w:t>
            </w:r>
          </w:p>
        </w:tc>
        <w:tc>
          <w:tcPr>
            <w:tcW w:w="3561" w:type="dxa"/>
          </w:tcPr>
          <w:p w14:paraId="7A5AFDA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telligence and Security Services Act 16 of 200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7&lt;/Year&gt;&lt;RecNum&gt;6848&lt;/RecNum&gt;&lt;DisplayText&gt;(Botswana, 2007b)&lt;/DisplayText&gt;&lt;record&gt;&lt;rec-number&gt;6848&lt;/rec-number&gt;&lt;foreign-keys&gt;&lt;key app="EN" db-id="vafvvetfy0a5rfe95whpvdd7ttp9p2wrpd9s" timestamp="1626802894"&gt;6848&lt;/key&gt;&lt;/foreign-keys&gt;&lt;ref-type name="Web Page"&gt;12&lt;/ref-type&gt;&lt;contributors&gt;&lt;authors&gt;&lt;author&gt;Botswana&lt;/author&gt;&lt;/authors&gt;&lt;/contributors&gt;&lt;titles&gt;&lt;title&gt;Intelligence and Security Services Act 16 of 2007&lt;/title&gt;&lt;/titles&gt;&lt;volume&gt;2021&lt;/volume&gt;&lt;number&gt;20th July&lt;/number&gt;&lt;dates&gt;&lt;year&gt;2007&lt;/year&gt;&lt;/dates&gt;&lt;pub-location&gt;Gaborone&lt;/pub-location&gt;&lt;urls&gt;&lt;related-urls&gt;&lt;url&gt;https://botswanalaws.com/alphabetical-list-of-statutes/intelligence-and-security-service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7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FC22D2A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Security Act 14 of 200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5&lt;/Year&gt;&lt;RecNum&gt;6853&lt;/RecNum&gt;&lt;DisplayText&gt;(Botswana, 2005c)&lt;/DisplayText&gt;&lt;record&gt;&lt;rec-number&gt;6853&lt;/rec-number&gt;&lt;foreign-keys&gt;&lt;key app="EN" db-id="vafvvetfy0a5rfe95whpvdd7ttp9p2wrpd9s" timestamp="1626803648"&gt;6853&lt;/key&gt;&lt;/foreign-keys&gt;&lt;ref-type name="Web Page"&gt;12&lt;/ref-type&gt;&lt;contributors&gt;&lt;authors&gt;&lt;author&gt;Botswana&lt;/author&gt;&lt;/authors&gt;&lt;/contributors&gt;&lt;titles&gt;&lt;title&gt;National Security Act 14 of 2005&lt;/title&gt;&lt;/titles&gt;&lt;volume&gt;2021&lt;/volume&gt;&lt;number&gt;20th July&lt;/number&gt;&lt;dates&gt;&lt;year&gt;2005&lt;/year&gt;&lt;/dates&gt;&lt;pub-location&gt;Gaborone&lt;/pub-location&gt;&lt;urls&gt;&lt;related-urls&gt;&lt;url&gt;https://botswanalaws.com/alphabetical-list-of-statutes/national-security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5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74B65F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Order Act 28 of 197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78&lt;/Year&gt;&lt;RecNum&gt;6992&lt;/RecNum&gt;&lt;DisplayText&gt;(Botswana, 1978b)&lt;/DisplayText&gt;&lt;record&gt;&lt;rec-number&gt;6992&lt;/rec-number&gt;&lt;foreign-keys&gt;&lt;key app="EN" db-id="vafvvetfy0a5rfe95whpvdd7ttp9p2wrpd9s" timestamp="1627495367"&gt;6992&lt;/key&gt;&lt;/foreign-keys&gt;&lt;ref-type name="Web Page"&gt;12&lt;/ref-type&gt;&lt;contributors&gt;&lt;authors&gt;&lt;author&gt;Botswana&lt;/author&gt;&lt;/authors&gt;&lt;/contributors&gt;&lt;titles&gt;&lt;title&gt;Public Order Act 28 of 1978&lt;/title&gt;&lt;/titles&gt;&lt;volume&gt;2021&lt;/volume&gt;&lt;number&gt;20th July&lt;/number&gt;&lt;dates&gt;&lt;year&gt;1978&lt;/year&gt;&lt;/dates&gt;&lt;pub-location&gt;Gaborone&lt;/pub-location&gt;&lt;urls&gt;&lt;related-urls&gt;&lt;url&gt;https://botswanalaws.com/alphabetical-list-of-statutes/public-order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7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1293C06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Intelligence Service Act 28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00&lt;/RecNum&gt;&lt;DisplayText&gt;(Kenya, 2012k)&lt;/DisplayText&gt;&lt;record&gt;&lt;rec-number&gt;6900&lt;/rec-number&gt;&lt;foreign-keys&gt;&lt;key app="EN" db-id="vafvvetfy0a5rfe95whpvdd7ttp9p2wrpd9s" timestamp="1626978370"&gt;6900&lt;/key&gt;&lt;/foreign-keys&gt;&lt;ref-type name="Web Page"&gt;12&lt;/ref-type&gt;&lt;contributors&gt;&lt;authors&gt;&lt;author&gt;Kenya&lt;/author&gt;&lt;/authors&gt;&lt;/contributors&gt;&lt;titles&gt;&lt;title&gt;National Intelligence Service Act 28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28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k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  <w:p w14:paraId="4948D2B5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Security Council Act 23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898&lt;/RecNum&gt;&lt;DisplayText&gt;(Kenya, 2012m)&lt;/DisplayText&gt;&lt;record&gt;&lt;rec-number&gt;6898&lt;/rec-number&gt;&lt;foreign-keys&gt;&lt;key app="EN" db-id="vafvvetfy0a5rfe95whpvdd7ttp9p2wrpd9s" timestamp="1626978123"&gt;6898&lt;/key&gt;&lt;/foreign-keys&gt;&lt;ref-type name="Web Page"&gt;12&lt;/ref-type&gt;&lt;contributors&gt;&lt;authors&gt;&lt;author&gt;Kenya&lt;/author&gt;&lt;/authors&gt;&lt;/contributors&gt;&lt;titles&gt;&lt;title&gt;National Security Council Act 23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23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m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9C858CD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Official Secrets Act CAP 18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68&lt;/Year&gt;&lt;RecNum&gt;6891&lt;/RecNum&gt;&lt;DisplayText&gt;(Kenya, 1968a)&lt;/DisplayText&gt;&lt;record&gt;&lt;rec-number&gt;6891&lt;/rec-number&gt;&lt;foreign-keys&gt;&lt;key app="EN" db-id="vafvvetfy0a5rfe95whpvdd7ttp9p2wrpd9s" timestamp="1626956575"&gt;6891&lt;/key&gt;&lt;/foreign-keys&gt;&lt;ref-type name="Web Page"&gt;12&lt;/ref-type&gt;&lt;contributors&gt;&lt;authors&gt;&lt;author&gt;Kenya&lt;/author&gt;&lt;/authors&gt;&lt;/contributors&gt;&lt;titles&gt;&lt;title&gt;Official Secrets Act CAP 187&lt;/title&gt;&lt;/titles&gt;&lt;volume&gt;2021&lt;/volume&gt;&lt;number&gt;20th July&lt;/number&gt;&lt;dates&gt;&lt;year&gt;1968&lt;/year&gt;&lt;/dates&gt;&lt;pub-location&gt;Nairobi&lt;/pub-location&gt;&lt;publisher&gt;Government Printer&lt;/publisher&gt;&lt;urls&gt;&lt;related-urls&gt;&lt;url&gt;http://kenyalaw.org:8181/exist/kenyalex/actview.xql?actid=CAP.%20187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68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6036B4A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eservation of Public Security CAP 5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60&lt;/Year&gt;&lt;RecNum&gt;6899&lt;/RecNum&gt;&lt;DisplayText&gt;(Kenya, 1960)&lt;/DisplayText&gt;&lt;record&gt;&lt;rec-number&gt;6899&lt;/rec-number&gt;&lt;foreign-keys&gt;&lt;key app="EN" db-id="vafvvetfy0a5rfe95whpvdd7ttp9p2wrpd9s" timestamp="1626978184"&gt;6899&lt;/key&gt;&lt;/foreign-keys&gt;&lt;ref-type name="Web Page"&gt;12&lt;/ref-type&gt;&lt;contributors&gt;&lt;authors&gt;&lt;author&gt;Kenya&lt;/author&gt;&lt;/authors&gt;&lt;/contributors&gt;&lt;titles&gt;&lt;title&gt;Preservation of Public Security CAP 57&lt;/title&gt;&lt;/titles&gt;&lt;volume&gt;2021&lt;/volume&gt;&lt;number&gt;20th July&lt;/number&gt;&lt;dates&gt;&lt;year&gt;1960&lt;/year&gt;&lt;/dates&gt;&lt;pub-location&gt;Nairobi&lt;/pub-location&gt;&lt;publisher&gt;Government Printer&lt;/publisher&gt;&lt;urls&gt;&lt;related-urls&gt;&lt;url&gt;http://kenyalaw.org:8181/exist/kenyalex/actview.xql?actid=CAP.%2057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60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C37E647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evention of Terrorism Act 30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01&lt;/RecNum&gt;&lt;DisplayText&gt;(Kenya, 2012o)&lt;/DisplayText&gt;&lt;record&gt;&lt;rec-number&gt;6901&lt;/rec-number&gt;&lt;foreign-keys&gt;&lt;key app="EN" db-id="vafvvetfy0a5rfe95whpvdd7ttp9p2wrpd9s" timestamp="1626978477"&gt;6901&lt;/key&gt;&lt;/foreign-keys&gt;&lt;ref-type name="Web Page"&gt;12&lt;/ref-type&gt;&lt;contributors&gt;&lt;authors&gt;&lt;author&gt;Kenya&lt;/author&gt;&lt;/authors&gt;&lt;/contributors&gt;&lt;titles&gt;&lt;title&gt;Prevention of Terrorism Act 30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30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o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789F6F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Order Act 19 of 20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4&lt;/Year&gt;&lt;RecNum&gt;6993&lt;/RecNum&gt;&lt;DisplayText&gt;(Kenya, 2014b)&lt;/DisplayText&gt;&lt;record&gt;&lt;rec-number&gt;6993&lt;/rec-number&gt;&lt;foreign-keys&gt;&lt;key app="EN" db-id="vafvvetfy0a5rfe95whpvdd7ttp9p2wrpd9s" timestamp="1627495453"&gt;6993&lt;/key&gt;&lt;/foreign-keys&gt;&lt;ref-type name="Web Page"&gt;12&lt;/ref-type&gt;&lt;contributors&gt;&lt;authors&gt;&lt;author&gt;Kenya&lt;/author&gt;&lt;/authors&gt;&lt;/contributors&gt;&lt;titles&gt;&lt;title&gt;Public Order Act 19 of 2014&lt;/title&gt;&lt;/titles&gt;&lt;volume&gt;2021&lt;/volume&gt;&lt;number&gt;20th July&lt;/number&gt;&lt;dates&gt;&lt;year&gt;2014&lt;/year&gt;&lt;/dates&gt;&lt;pub-location&gt;Nairobi&lt;/pub-location&gt;&lt;publisher&gt;Government Printer&lt;/publisher&gt;&lt;urls&gt;&lt;related-urls&gt;&lt;url&gt;http://www.kenyalaw.org:8181/exist/kenyalex/actview.xql?actid=CAP.%2056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4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2D3BB3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Security Laws (Amendment) Bill of 20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4&lt;/Year&gt;&lt;RecNum&gt;6902&lt;/RecNum&gt;&lt;DisplayText&gt;(Kenya, 2014c)&lt;/DisplayText&gt;&lt;record&gt;&lt;rec-number&gt;6902&lt;/rec-number&gt;&lt;foreign-keys&gt;&lt;key app="EN" db-id="vafvvetfy0a5rfe95whpvdd7ttp9p2wrpd9s" timestamp="1626978743"&gt;6902&lt;/key&gt;&lt;/foreign-keys&gt;&lt;ref-type name="Web Page"&gt;12&lt;/ref-type&gt;&lt;contributors&gt;&lt;authors&gt;&lt;author&gt;Kenya&lt;/author&gt;&lt;/authors&gt;&lt;/contributors&gt;&lt;titles&gt;&lt;title&gt;Security Laws (Amendment) Bill of 2014 &lt;/title&gt;&lt;/titles&gt;&lt;volume&gt;2021&lt;/volume&gt;&lt;number&gt;20th July&lt;/number&gt;&lt;dates&gt;&lt;year&gt;2014&lt;/year&gt;&lt;/dates&gt;&lt;pub-location&gt;Nairobi&lt;/pub-location&gt;&lt;publisher&gt;Government Printer&lt;/publisher&gt;&lt;urls&gt;&lt;related-urls&gt;&lt;url&gt;http://www.knchr.org/Portals/0/Bills/THE%20SECURITY%20LAWS%20AMENDMENT%20BILL%202014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4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0FC21F66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rotection of Information Act 84 of 1982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1982&lt;/Year&gt;&lt;RecNum&gt;471&lt;/RecNum&gt;&lt;DisplayText&gt;(South Africa, 1982)&lt;/DisplayText&gt;&lt;record&gt;&lt;rec-number&gt;471&lt;/rec-number&gt;&lt;foreign-keys&gt;&lt;key app="EN" db-id="vafvvetfy0a5rfe95whpvdd7ttp9p2wrpd9s" timestamp="0"&gt;471&lt;/key&gt;&lt;/foreign-keys&gt;&lt;ref-type name="Web Page"&gt;12&lt;/ref-type&gt;&lt;contributors&gt;&lt;authors&gt;&lt;author&gt;South Africa,&lt;/author&gt;&lt;/authors&gt;&lt;/contributors&gt;&lt;titles&gt;&lt;title&gt;Protection of Information Act 84 of 1982&lt;/title&gt;&lt;/titles&gt;&lt;volume&gt;2021&lt;/volume&gt;&lt;number&gt;20th July&lt;/number&gt;&lt;dates&gt;&lt;year&gt;1982&lt;/year&gt;&lt;/dates&gt;&lt;pub-location&gt;Pretoria&lt;/pub-location&gt;&lt;publisher&gt;Government Printer&lt;/publisher&gt;&lt;urls&gt;&lt;related-urls&gt;&lt;url&gt;https://www.gov.za/sites/default/files/gcis_document/201503/act-84-1982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1982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253B4D8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rotection of State Information Bill of 2010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2010&lt;/Year&gt;&lt;RecNum&gt;1503&lt;/RecNum&gt;&lt;DisplayText&gt;(South Africa, 2010)&lt;/DisplayText&gt;&lt;record&gt;&lt;rec-number&gt;1503&lt;/rec-number&gt;&lt;foreign-keys&gt;&lt;key app="EN" db-id="vafvvetfy0a5rfe95whpvdd7ttp9p2wrpd9s" timestamp="0"&gt;1503&lt;/key&gt;&lt;/foreign-keys&gt;&lt;ref-type name="Web Page"&gt;12&lt;/ref-type&gt;&lt;contributors&gt;&lt;authors&gt;&lt;author&gt;South Africa,&lt;/author&gt;&lt;/authors&gt;&lt;/contributors&gt;&lt;titles&gt;&lt;title&gt;Protection of State Information Bill (B 6B - 2010)&lt;/title&gt;&lt;/titles&gt;&lt;volume&gt;2021&lt;/volume&gt;&lt;number&gt;20th July&lt;/number&gt;&lt;dates&gt;&lt;year&gt;2010&lt;/year&gt;&lt;/dates&gt;&lt;pub-location&gt;Cape Town&lt;/pub-location&gt;&lt;publisher&gt;Parliament of the Republic of South Africa&lt;/publisher&gt;&lt;urls&gt;&lt;related-urls&gt;&lt;url&gt;http://www.parliament.gov.za/live/commonrepository/Processed/20130508/384294_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2010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6F1AB4E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Safety Amendment Act 67 of 198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1986 &lt;/Year&gt;&lt;RecNum&gt;6994&lt;/RecNum&gt;&lt;DisplayText&gt;(South Africa, 1986 )&lt;/DisplayText&gt;&lt;record&gt;&lt;rec-number&gt;6994&lt;/rec-number&gt;&lt;foreign-keys&gt;&lt;key app="EN" db-id="vafvvetfy0a5rfe95whpvdd7ttp9p2wrpd9s" timestamp="1627495597"&gt;6994&lt;/key&gt;&lt;/foreign-keys&gt;&lt;ref-type name="Web Page"&gt;12&lt;/ref-type&gt;&lt;contributors&gt;&lt;authors&gt;&lt;author&gt;South Africa,&lt;/author&gt;&lt;/authors&gt;&lt;/contributors&gt;&lt;titles&gt;&lt;title&gt;Public Safety Amendment Act 67 of 1986&lt;/title&gt;&lt;/titles&gt;&lt;volume&gt;2021&lt;/volume&gt;&lt;number&gt;20th July&lt;/number&gt;&lt;dates&gt;&lt;year&gt;1986 &lt;/year&gt;&lt;/dates&gt;&lt;pub-location&gt;Pretoria&lt;/pub-location&gt;&lt;publisher&gt;Government Printer&lt;/publisher&gt;&lt;urls&gt;&lt;related-urls&gt;&lt;url&gt;https://www.gov.za/sites/default/files/gcis_document/201503/act-67-1986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1986 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E9AA88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Security Services Act 36 of 200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4&lt;/Year&gt;&lt;RecNum&gt;6995&lt;/RecNum&gt;&lt;DisplayText&gt;(South Africa, 2004b)&lt;/DisplayText&gt;&lt;record&gt;&lt;rec-number&gt;6995&lt;/rec-number&gt;&lt;foreign-keys&gt;&lt;key app="EN" db-id="vafvvetfy0a5rfe95whpvdd7ttp9p2wrpd9s" timestamp="1627495735"&gt;6995&lt;/key&gt;&lt;/foreign-keys&gt;&lt;ref-type name="Web Page"&gt;12&lt;/ref-type&gt;&lt;contributors&gt;&lt;authors&gt;&lt;author&gt;South Africa,&lt;/author&gt;&lt;/authors&gt;&lt;/contributors&gt;&lt;titles&gt;&lt;title&gt;Security Services Act 36 of 2004&lt;/title&gt;&lt;/titles&gt;&lt;volume&gt;2021&lt;/volume&gt;&lt;number&gt;20th July&lt;/number&gt;&lt;dates&gt;&lt;year&gt;2004&lt;/year&gt;&lt;/dates&gt;&lt;pub-location&gt;Pretoria&lt;/pub-location&gt;&lt;publisher&gt;Government Printer&lt;/publisher&gt;&lt;urls&gt;&lt;related-urls&gt;&lt;url&gt;https://www.gov.za/sites/default/files/gcis_document/201409/a36-04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4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3E3F4BAF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Official Secrets Act Chapter 11:0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04&lt;/Year&gt;&lt;RecNum&gt;6890&lt;/RecNum&gt;&lt;DisplayText&gt;(Zimbabwe, 2004c)&lt;/DisplayText&gt;&lt;record&gt;&lt;rec-number&gt;6890&lt;/rec-number&gt;&lt;foreign-keys&gt;&lt;key app="EN" db-id="vafvvetfy0a5rfe95whpvdd7ttp9p2wrpd9s" timestamp="1626956397"&gt;6890&lt;/key&gt;&lt;/foreign-keys&gt;&lt;ref-type name="Web Page"&gt;12&lt;/ref-type&gt;&lt;contributors&gt;&lt;authors&gt;&lt;author&gt;Zimbabwe&lt;/author&gt;&lt;/authors&gt;&lt;/contributors&gt;&lt;titles&gt;&lt;title&gt;Official Secrets Act Chapter 11:09 &lt;/title&gt;&lt;/titles&gt;&lt;volume&gt;2021&lt;/volume&gt;&lt;number&gt;20th July&lt;/number&gt;&lt;dates&gt;&lt;year&gt;2004&lt;/year&gt;&lt;/dates&gt;&lt;pub-location&gt;Harare&lt;/pub-location&gt;&lt;publisher&gt;Government Printer&lt;/publisher&gt;&lt;urls&gt;&lt;related-urls&gt;&lt;url&gt;https://www.refworld.org/pdfid/4c4712e82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04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D4744E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ublic Order and Security Act 1 of 2002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2&lt;/Year&gt;&lt;RecNum&gt;6989&lt;/RecNum&gt;&lt;DisplayText&gt;(Zimbabwe, 2002a)&lt;/DisplayText&gt;&lt;record&gt;&lt;rec-number&gt;6989&lt;/rec-number&gt;&lt;foreign-keys&gt;&lt;key app="EN" db-id="vafvvetfy0a5rfe95whpvdd7ttp9p2wrpd9s" timestamp="1627495025"&gt;6989&lt;/key&gt;&lt;/foreign-keys&gt;&lt;ref-type name="Web Page"&gt;12&lt;/ref-type&gt;&lt;contributors&gt;&lt;authors&gt;&lt;author&gt;Zimbabwe&lt;/author&gt;&lt;/authors&gt;&lt;/contributors&gt;&lt;titles&gt;&lt;title&gt;Public Order and Security Act 1 of 2002&lt;/title&gt;&lt;/titles&gt;&lt;volume&gt;2021&lt;/volume&gt;&lt;number&gt;20th July&lt;/number&gt;&lt;dates&gt;&lt;year&gt;2002&lt;/year&gt;&lt;/dates&gt;&lt;pub-location&gt;Harare&lt;/pub-location&gt;&lt;publisher&gt;Government Printer&lt;/publisher&gt;&lt;urls&gt;&lt;related-urls&gt;&lt;url&gt;https://zimlii.org/zw/legislation/act/2002/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2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4A7F2B" w:rsidRPr="00084DF2" w14:paraId="2153890E" w14:textId="77777777" w:rsidTr="00481193">
        <w:trPr>
          <w:jc w:val="center"/>
        </w:trPr>
        <w:tc>
          <w:tcPr>
            <w:tcW w:w="1527" w:type="dxa"/>
          </w:tcPr>
          <w:p w14:paraId="00400FC9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Entities, Corporates, Parastatals</w:t>
            </w:r>
          </w:p>
        </w:tc>
        <w:tc>
          <w:tcPr>
            <w:tcW w:w="3561" w:type="dxa"/>
          </w:tcPr>
          <w:p w14:paraId="34AA432C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Bank of Botswana Act 2 of 200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7&lt;/Year&gt;&lt;RecNum&gt;6997&lt;/RecNum&gt;&lt;DisplayText&gt;(Botswana, 2007a)&lt;/DisplayText&gt;&lt;record&gt;&lt;rec-number&gt;6997&lt;/rec-number&gt;&lt;foreign-keys&gt;&lt;key app="EN" db-id="vafvvetfy0a5rfe95whpvdd7ttp9p2wrpd9s" timestamp="1627496171"&gt;6997&lt;/key&gt;&lt;/foreign-keys&gt;&lt;ref-type name="Web Page"&gt;12&lt;/ref-type&gt;&lt;contributors&gt;&lt;authors&gt;&lt;author&gt;Botswana&lt;/author&gt;&lt;/authors&gt;&lt;/contributors&gt;&lt;titles&gt;&lt;title&gt;Bank of Botswana Act 2 of 2007&lt;/title&gt;&lt;/titles&gt;&lt;volume&gt;2021&lt;/volume&gt;&lt;number&gt;20th July&lt;/number&gt;&lt;dates&gt;&lt;year&gt;2007&lt;/year&gt;&lt;/dates&gt;&lt;pub-location&gt;Gaborone&lt;/pub-location&gt;&lt;urls&gt;&lt;related-urls&gt;&lt;url&gt;https://botswanalaws.com/alphabetical-list-of-statutes/bank-of-botswana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7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2DFCED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mpanies Act of 16 of 20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9&lt;/Year&gt;&lt;RecNum&gt;6996&lt;/RecNum&gt;&lt;DisplayText&gt;(Botswana, 2019)&lt;/DisplayText&gt;&lt;record&gt;&lt;rec-number&gt;6996&lt;/rec-number&gt;&lt;foreign-keys&gt;&lt;key app="EN" db-id="vafvvetfy0a5rfe95whpvdd7ttp9p2wrpd9s" timestamp="1627496068"&gt;6996&lt;/key&gt;&lt;/foreign-keys&gt;&lt;ref-type name="Web Page"&gt;12&lt;/ref-type&gt;&lt;contributors&gt;&lt;authors&gt;&lt;author&gt;Botswana&lt;/author&gt;&lt;/authors&gt;&lt;/contributors&gt;&lt;titles&gt;&lt;title&gt;Companies Act of 16 of 2019&lt;/title&gt;&lt;/titles&gt;&lt;volume&gt;2021&lt;/volume&gt;&lt;number&gt;20th July&lt;/number&gt;&lt;dates&gt;&lt;year&gt;2019&lt;/year&gt;&lt;/dates&gt;&lt;pub-location&gt;Gaborone&lt;/pub-location&gt;&lt;urls&gt;&lt;related-urls&gt;&lt;url&gt;https://botswanalaws.com/principal-legislation/compani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9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F0E1C5D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Land Tribunal Act 4 of 20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4&lt;/Year&gt;&lt;RecNum&gt;6851&lt;/RecNum&gt;&lt;DisplayText&gt;(Botswana, 2014d)&lt;/DisplayText&gt;&lt;record&gt;&lt;rec-number&gt;6851&lt;/rec-number&gt;&lt;foreign-keys&gt;&lt;key app="EN" db-id="vafvvetfy0a5rfe95whpvdd7ttp9p2wrpd9s" timestamp="1626803247"&gt;6851&lt;/key&gt;&lt;/foreign-keys&gt;&lt;ref-type name="Web Page"&gt;12&lt;/ref-type&gt;&lt;contributors&gt;&lt;authors&gt;&lt;author&gt;Botswana&lt;/author&gt;&lt;/authors&gt;&lt;/contributors&gt;&lt;titles&gt;&lt;title&gt;Land Tribunal Act 4 of 2014&lt;/title&gt;&lt;/titles&gt;&lt;volume&gt;2021&lt;/volume&gt;&lt;number&gt;20th July&lt;/number&gt;&lt;dates&gt;&lt;year&gt;2014&lt;/year&gt;&lt;/dates&gt;&lt;pub-location&gt;Gaborone&lt;/pub-location&gt;&lt;urls&gt;&lt;related-urls&gt;&lt;url&gt;https://botswanalaws.com/alphabetical-list-of-statutes/land-tribuna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4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3B62FFF8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Central Bank of Kenya Act CAP 49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4&lt;/Year&gt;&lt;RecNum&gt;6926&lt;/RecNum&gt;&lt;DisplayText&gt;(Kenya, 2014a)&lt;/DisplayText&gt;&lt;record&gt;&lt;rec-number&gt;6926&lt;/rec-number&gt;&lt;foreign-keys&gt;&lt;key app="EN" db-id="vafvvetfy0a5rfe95whpvdd7ttp9p2wrpd9s" timestamp="1626989524"&gt;6926&lt;/key&gt;&lt;/foreign-keys&gt;&lt;ref-type name="Web Page"&gt;12&lt;/ref-type&gt;&lt;contributors&gt;&lt;authors&gt;&lt;author&gt;Kenya&lt;/author&gt;&lt;/authors&gt;&lt;/contributors&gt;&lt;titles&gt;&lt;title&gt;Central Bank of Kenya Act CAP 491&lt;/title&gt;&lt;/titles&gt;&lt;volume&gt;2021&lt;/volume&gt;&lt;number&gt;20th July&lt;/number&gt;&lt;dates&gt;&lt;year&gt;2014&lt;/year&gt;&lt;/dates&gt;&lt;pub-location&gt;Nairobi&lt;/pub-location&gt;&lt;publisher&gt;Government Printer&lt;/publisher&gt;&lt;urls&gt;&lt;related-urls&gt;&lt;url&gt;http://kenyalaw.org:8181/exist/kenyalex/actview.xql?actid=CAP.%2049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4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00291F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after="160" w:line="259" w:lineRule="auto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mmission on Administrative Justice Act 23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1&lt;/Year&gt;&lt;RecNum&gt;6917&lt;/RecNum&gt;&lt;DisplayText&gt;(Kenya, 2011a)&lt;/DisplayText&gt;&lt;record&gt;&lt;rec-number&gt;6917&lt;/rec-number&gt;&lt;foreign-keys&gt;&lt;key app="EN" db-id="vafvvetfy0a5rfe95whpvdd7ttp9p2wrpd9s" timestamp="1626984838"&gt;6917&lt;/key&gt;&lt;/foreign-keys&gt;&lt;ref-type name="Web Page"&gt;12&lt;/ref-type&gt;&lt;contributors&gt;&lt;authors&gt;&lt;author&gt;Kenya&lt;/author&gt;&lt;/authors&gt;&lt;/contributors&gt;&lt;titles&gt;&lt;title&gt;Commission on Administrative Justice Act 23 of 2011&lt;/title&gt;&lt;/titles&gt;&lt;volume&gt;2021&lt;/volume&gt;&lt;number&gt;20th July&lt;/number&gt;&lt;dates&gt;&lt;year&gt;2011&lt;/year&gt;&lt;/dates&gt;&lt;pub-location&gt;Nairobi&lt;/pub-location&gt;&lt;publisher&gt;Government Printer&lt;/publisher&gt;&lt;urls&gt;&lt;related-urls&gt;&lt;url&gt;http://kenyalaw.org:8181/exist/kenyalex/actview.xql?actid=No.%2023%20of%20201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DA614B5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Ethics and Anti-Corruption Commission Act 22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1&lt;/Year&gt;&lt;RecNum&gt;6896&lt;/RecNum&gt;&lt;DisplayText&gt;(Kenya, 2011b)&lt;/DisplayText&gt;&lt;record&gt;&lt;rec-number&gt;6896&lt;/rec-number&gt;&lt;foreign-keys&gt;&lt;key app="EN" db-id="vafvvetfy0a5rfe95whpvdd7ttp9p2wrpd9s" timestamp="1626977780"&gt;6896&lt;/key&gt;&lt;/foreign-keys&gt;&lt;ref-type name="Web Page"&gt;12&lt;/ref-type&gt;&lt;contributors&gt;&lt;authors&gt;&lt;author&gt;Kenya&lt;/author&gt;&lt;/authors&gt;&lt;/contributors&gt;&lt;titles&gt;&lt;title&gt;Ethics and Anti-Corruption Commission Act 22 of 2011&lt;/title&gt;&lt;/titles&gt;&lt;volume&gt;2021&lt;/volume&gt;&lt;number&gt;20th July&lt;/number&gt;&lt;dates&gt;&lt;year&gt;2011&lt;/year&gt;&lt;/dates&gt;&lt;pub-location&gt;Nairobi&lt;/pub-location&gt;&lt;publisher&gt;Government Printer&lt;/publisher&gt;&lt;urls&gt;&lt;related-urls&gt;&lt;url&gt;http://kenyalaw.org:8181/exist/kenyalex/actview.xql?actid=No.%2022%20of%20201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1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775402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Land Commission Act 5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35&lt;/RecNum&gt;&lt;DisplayText&gt;(Kenya, 2012l)&lt;/DisplayText&gt;&lt;record&gt;&lt;rec-number&gt;6935&lt;/rec-number&gt;&lt;foreign-keys&gt;&lt;key app="EN" db-id="vafvvetfy0a5rfe95whpvdd7ttp9p2wrpd9s" timestamp="1626990302"&gt;6935&lt;/key&gt;&lt;/foreign-keys&gt;&lt;ref-type name="Web Page"&gt;12&lt;/ref-type&gt;&lt;contributors&gt;&lt;authors&gt;&lt;author&gt;Kenya&lt;/author&gt;&lt;/authors&gt;&lt;/contributors&gt;&lt;titles&gt;&lt;title&gt;National Land Commission Act 5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5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l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82A7D7E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ax Appeals Tribunal Act 40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3&lt;/Year&gt;&lt;RecNum&gt;6922&lt;/RecNum&gt;&lt;DisplayText&gt;(Kenya, 2013a)&lt;/DisplayText&gt;&lt;record&gt;&lt;rec-number&gt;6922&lt;/rec-number&gt;&lt;foreign-keys&gt;&lt;key app="EN" db-id="vafvvetfy0a5rfe95whpvdd7ttp9p2wrpd9s" timestamp="1626989110"&gt;6922&lt;/key&gt;&lt;/foreign-keys&gt;&lt;ref-type name="Web Page"&gt;12&lt;/ref-type&gt;&lt;contributors&gt;&lt;authors&gt;&lt;author&gt;Kenya&lt;/author&gt;&lt;/authors&gt;&lt;/contributors&gt;&lt;titles&gt;&lt;title&gt;Tax Appeals Tribunal Act 40 of 2013&lt;/title&gt;&lt;/titles&gt;&lt;volume&gt;2021&lt;/volume&gt;&lt;number&gt;20th July&lt;/number&gt;&lt;dates&gt;&lt;year&gt;2013&lt;/year&gt;&lt;/dates&gt;&lt;pub-location&gt;Nairobi&lt;/pub-location&gt;&lt;publisher&gt;Government Printer&lt;/publisher&gt;&lt;urls&gt;&lt;related-urls&gt;&lt;url&gt;http://kenyalaw.org:8181/exist/kenyalex/actview.xql?actid=No.%2040%20of%20201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3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111D318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Companies Act 71 of 200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8&lt;/Year&gt;&lt;RecNum&gt;7000&lt;/RecNum&gt;&lt;DisplayText&gt;(South Africa, 2008a)&lt;/DisplayText&gt;&lt;record&gt;&lt;rec-number&gt;7000&lt;/rec-number&gt;&lt;foreign-keys&gt;&lt;key app="EN" db-id="vafvvetfy0a5rfe95whpvdd7ttp9p2wrpd9s" timestamp="1627496593"&gt;7000&lt;/key&gt;&lt;/foreign-keys&gt;&lt;ref-type name="Web Page"&gt;12&lt;/ref-type&gt;&lt;contributors&gt;&lt;authors&gt;&lt;author&gt;South Africa,&lt;/author&gt;&lt;/authors&gt;&lt;/contributors&gt;&lt;titles&gt;&lt;title&gt;Companies Act 71 of 2008 &lt;/title&gt;&lt;/titles&gt;&lt;volume&gt;2021&lt;/volume&gt;&lt;number&gt;20th July&lt;/number&gt;&lt;dates&gt;&lt;year&gt;2008&lt;/year&gt;&lt;/dates&gt;&lt;pub-location&gt;Pretoria&lt;/pub-location&gt;&lt;publisher&gt;Government Printer&lt;/publisher&gt;&lt;urls&gt;&lt;related-urls&gt;&lt;url&gt;https://www.gov.za/sites/default/files/gcis_document/201409/32121421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8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800D68A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mpanies Amendment Act 3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1&lt;/Year&gt;&lt;RecNum&gt;6999&lt;/RecNum&gt;&lt;DisplayText&gt;(South Africa, 2011a)&lt;/DisplayText&gt;&lt;record&gt;&lt;rec-number&gt;6999&lt;/rec-number&gt;&lt;foreign-keys&gt;&lt;key app="EN" db-id="vafvvetfy0a5rfe95whpvdd7ttp9p2wrpd9s" timestamp="1627496523"&gt;6999&lt;/key&gt;&lt;/foreign-keys&gt;&lt;ref-type name="Web Page"&gt;12&lt;/ref-type&gt;&lt;contributors&gt;&lt;authors&gt;&lt;author&gt;South Africa,&lt;/author&gt;&lt;/authors&gt;&lt;/contributors&gt;&lt;titles&gt;&lt;title&gt;Companies Amendment Act 3 of 2011&lt;/title&gt;&lt;/titles&gt;&lt;volume&gt;2021&lt;/volume&gt;&lt;number&gt;20th July&lt;/number&gt;&lt;dates&gt;&lt;year&gt;2011&lt;/year&gt;&lt;/dates&gt;&lt;pub-location&gt;Pretoria&lt;/pub-location&gt;&lt;publisher&gt;Government Printer&lt;/publisher&gt;&lt;urls&gt;&lt;related-urls&gt;&lt;url&gt;https://www.gov.za/sites/default/files/gcis_document/201409/34243gon37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3333A3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South African Reserve Bank Amendment Act 57 of 2000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0&lt;/Year&gt;&lt;RecNum&gt;6998&lt;/RecNum&gt;&lt;DisplayText&gt;(South Africa, 2000c)&lt;/DisplayText&gt;&lt;record&gt;&lt;rec-number&gt;6998&lt;/rec-number&gt;&lt;foreign-keys&gt;&lt;key app="EN" db-id="vafvvetfy0a5rfe95whpvdd7ttp9p2wrpd9s" timestamp="1627496298"&gt;6998&lt;/key&gt;&lt;/foreign-keys&gt;&lt;ref-type name="Web Page"&gt;12&lt;/ref-type&gt;&lt;contributors&gt;&lt;authors&gt;&lt;author&gt;South Africa,&lt;/author&gt;&lt;/authors&gt;&lt;/contributors&gt;&lt;titles&gt;&lt;title&gt;South African Reserve Bank Amendment Act 57 of 2000&lt;/title&gt;&lt;/titles&gt;&lt;volume&gt;2021&lt;/volume&gt;&lt;number&gt;20th July&lt;/number&gt;&lt;dates&gt;&lt;year&gt;2000&lt;/year&gt;&lt;/dates&gt;&lt;pub-location&gt;Pretoria&lt;/pub-location&gt;&lt;publisher&gt;Government Printer&lt;/publisher&gt;&lt;urls&gt;&lt;related-urls&gt;&lt;url&gt;https://www.gov.za/sites/default/files/gcis_document/201409/21847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0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1F4CE76F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Companies Act 47 of 195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52&lt;/Year&gt;&lt;RecNum&gt;7001&lt;/RecNum&gt;&lt;DisplayText&gt;(Zimbabwe, 1952)&lt;/DisplayText&gt;&lt;record&gt;&lt;rec-number&gt;7001&lt;/rec-number&gt;&lt;foreign-keys&gt;&lt;key app="EN" db-id="vafvvetfy0a5rfe95whpvdd7ttp9p2wrpd9s" timestamp="1627496693"&gt;7001&lt;/key&gt;&lt;/foreign-keys&gt;&lt;ref-type name="Web Page"&gt;12&lt;/ref-type&gt;&lt;contributors&gt;&lt;authors&gt;&lt;author&gt;Zimbabwe&lt;/author&gt;&lt;/authors&gt;&lt;/contributors&gt;&lt;titles&gt;&lt;title&gt;Companies Act 47 of 1952&lt;/title&gt;&lt;/titles&gt;&lt;volume&gt;2021&lt;/volume&gt;&lt;number&gt;20th July&lt;/number&gt;&lt;dates&gt;&lt;year&gt;1952&lt;/year&gt;&lt;/dates&gt;&lt;pub-location&gt;Harare&lt;/pub-location&gt;&lt;publisher&gt;Government Printer&lt;/publisher&gt;&lt;urls&gt;&lt;related-urls&gt;&lt;url&gt;https://zimlii.org/zw/legislation/act/1952/47195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52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457618B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Commission Act 12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17&lt;/Year&gt;&lt;RecNum&gt;6863&lt;/RecNum&gt;&lt;DisplayText&gt;(Zimbabwe, 2017d)&lt;/DisplayText&gt;&lt;record&gt;&lt;rec-number&gt;6863&lt;/rec-number&gt;&lt;foreign-keys&gt;&lt;key app="EN" db-id="vafvvetfy0a5rfe95whpvdd7ttp9p2wrpd9s" timestamp="1626819291"&gt;6863&lt;/key&gt;&lt;/foreign-keys&gt;&lt;ref-type name="Web Page"&gt;12&lt;/ref-type&gt;&lt;contributors&gt;&lt;authors&gt;&lt;author&gt;Zimbabwe&lt;/author&gt;&lt;/authors&gt;&lt;/contributors&gt;&lt;titles&gt;&lt;title&gt;Land Commission Act 12 of 2017&lt;/title&gt;&lt;/titles&gt;&lt;volume&gt;2021&lt;/volume&gt;&lt;number&gt;20th July&lt;/number&gt;&lt;dates&gt;&lt;year&gt;2017&lt;/year&gt;&lt;/dates&gt;&lt;pub-location&gt;Harare&lt;/pub-location&gt;&lt;publisher&gt;Government Printer&lt;/publisher&gt;&lt;urls&gt;&lt;related-urls&gt;&lt;url&gt;https://zimlii.org/zw/legislation/act/2017/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17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745F1A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Reserve Bank of Zimbabwe Amendment Act 1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17&lt;/Year&gt;&lt;RecNum&gt;7002&lt;/RecNum&gt;&lt;DisplayText&gt;(Zimbabwe, 2017e)&lt;/DisplayText&gt;&lt;record&gt;&lt;rec-number&gt;7002&lt;/rec-number&gt;&lt;foreign-keys&gt;&lt;key app="EN" db-id="vafvvetfy0a5rfe95whpvdd7ttp9p2wrpd9s" timestamp="1627496798"&gt;7002&lt;/key&gt;&lt;/foreign-keys&gt;&lt;ref-type name="Web Page"&gt;12&lt;/ref-type&gt;&lt;contributors&gt;&lt;authors&gt;&lt;author&gt;Zimbabwe&lt;/author&gt;&lt;/authors&gt;&lt;/contributors&gt;&lt;titles&gt;&lt;title&gt;Reserve Bank of Zimbabwe Amendment Act 1 of 2017&lt;/title&gt;&lt;/titles&gt;&lt;volume&gt;2021&lt;/volume&gt;&lt;number&gt;20th July&lt;/number&gt;&lt;dates&gt;&lt;year&gt;2017&lt;/year&gt;&lt;/dates&gt;&lt;pub-location&gt;Harare&lt;/pub-location&gt;&lt;publisher&gt;Government Printer&lt;/publisher&gt;&lt;urls&gt;&lt;related-urls&gt;&lt;url&gt;https://zimlii.org/zw/legislation/act/2017/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17e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7C41A277" w14:textId="77777777" w:rsidTr="00481193">
        <w:trPr>
          <w:jc w:val="center"/>
        </w:trPr>
        <w:tc>
          <w:tcPr>
            <w:tcW w:w="1527" w:type="dxa"/>
          </w:tcPr>
          <w:p w14:paraId="1CBD9037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Financial and Insurance legislation and statutory instruments</w:t>
            </w:r>
          </w:p>
        </w:tc>
        <w:tc>
          <w:tcPr>
            <w:tcW w:w="3561" w:type="dxa"/>
          </w:tcPr>
          <w:p w14:paraId="2F52555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inancial Intelligence Act 6 of 200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9&lt;/Year&gt;&lt;RecNum&gt;6845&lt;/RecNum&gt;&lt;DisplayText&gt;(Botswana, 2009)&lt;/DisplayText&gt;&lt;record&gt;&lt;rec-number&gt;6845&lt;/rec-number&gt;&lt;foreign-keys&gt;&lt;key app="EN" db-id="vafvvetfy0a5rfe95whpvdd7ttp9p2wrpd9s" timestamp="1626793094"&gt;6845&lt;/key&gt;&lt;/foreign-keys&gt;&lt;ref-type name="Web Page"&gt;12&lt;/ref-type&gt;&lt;contributors&gt;&lt;authors&gt;&lt;author&gt;Botswana&lt;/author&gt;&lt;/authors&gt;&lt;/contributors&gt;&lt;titles&gt;&lt;title&gt;Financial Intelligence Act 6 of 2009&lt;/title&gt;&lt;/titles&gt;&lt;volume&gt;2021&lt;/volume&gt;&lt;number&gt;20th July&lt;/number&gt;&lt;dates&gt;&lt;year&gt;2009&lt;/year&gt;&lt;/dates&gt;&lt;pub-location&gt;Gaborone&lt;/pub-location&gt;&lt;urls&gt;&lt;related-urls&gt;&lt;url&gt;https://botswanalaws.com/principal-legislation/financial-intelligence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9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49FB4E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inancial Intelligence Amendment Act of 201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8&lt;/Year&gt;&lt;RecNum&gt;6912&lt;/RecNum&gt;&lt;DisplayText&gt;(Botswana, 2018d)&lt;/DisplayText&gt;&lt;record&gt;&lt;rec-number&gt;6912&lt;/rec-number&gt;&lt;foreign-keys&gt;&lt;key app="EN" db-id="vafvvetfy0a5rfe95whpvdd7ttp9p2wrpd9s" timestamp="1626982938"&gt;6912&lt;/key&gt;&lt;/foreign-keys&gt;&lt;ref-type name="Web Page"&gt;12&lt;/ref-type&gt;&lt;contributors&gt;&lt;authors&gt;&lt;author&gt;Botswana&lt;/author&gt;&lt;/authors&gt;&lt;/contributors&gt;&lt;titles&gt;&lt;title&gt;Financial Intelligence Amendment Act of 2018&lt;/title&gt;&lt;/titles&gt;&lt;volume&gt;2021&lt;/volume&gt;&lt;number&gt;20th July&lt;/number&gt;&lt;dates&gt;&lt;year&gt;2018&lt;/year&gt;&lt;/dates&gt;&lt;pub-location&gt;Gaborone&lt;/pub-location&gt;&lt;urls&gt;&lt;related-urls&gt;&lt;url&gt;https://www.bocra.org.bw/sites/default/files/documents/Financial_Intelligence_%28Amendment%29_Act_2018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8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DEBEFC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inancial Intelligence Regulations: Statutory Instrument 74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3&lt;/Year&gt;&lt;RecNum&gt;6913&lt;/RecNum&gt;&lt;DisplayText&gt;(Botswana, 2013a)&lt;/DisplayText&gt;&lt;record&gt;&lt;rec-number&gt;6913&lt;/rec-number&gt;&lt;foreign-keys&gt;&lt;key app="EN" db-id="vafvvetfy0a5rfe95whpvdd7ttp9p2wrpd9s" timestamp="1626983208"&gt;6913&lt;/key&gt;&lt;/foreign-keys&gt;&lt;ref-type name="Web Page"&gt;12&lt;/ref-type&gt;&lt;contributors&gt;&lt;authors&gt;&lt;author&gt;Botswana&lt;/author&gt;&lt;/authors&gt;&lt;/contributors&gt;&lt;titles&gt;&lt;title&gt;Financial Intelligence Regulations: Statutory Instrument 74 of 2013&lt;/title&gt;&lt;/titles&gt;&lt;volume&gt;2021&lt;/volume&gt;&lt;number&gt;20th July&lt;/number&gt;&lt;dates&gt;&lt;year&gt;2013&lt;/year&gt;&lt;/dates&gt;&lt;pub-location&gt;Gaborone&lt;/pub-location&gt;&lt;urls&gt;&lt;related-urls&gt;&lt;url&gt;https://www.bocra.org.bw/sites/default/files/documents/FIA_Regulations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3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F59F09E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inancial Reporting Act 11 of 2010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0&lt;/Year&gt;&lt;RecNum&gt;6844&lt;/RecNum&gt;&lt;DisplayText&gt;(Botswana, 2010)&lt;/DisplayText&gt;&lt;record&gt;&lt;rec-number&gt;6844&lt;/rec-number&gt;&lt;foreign-keys&gt;&lt;key app="EN" db-id="vafvvetfy0a5rfe95whpvdd7ttp9p2wrpd9s" timestamp="1626793025"&gt;6844&lt;/key&gt;&lt;/foreign-keys&gt;&lt;ref-type name="Web Page"&gt;12&lt;/ref-type&gt;&lt;contributors&gt;&lt;authors&gt;&lt;author&gt;Botswana&lt;/author&gt;&lt;/authors&gt;&lt;/contributors&gt;&lt;titles&gt;&lt;title&gt;Financial Reporting Act 11 of 2010&lt;/title&gt;&lt;/titles&gt;&lt;volume&gt;2021&lt;/volume&gt;&lt;number&gt;20th July&lt;/number&gt;&lt;dates&gt;&lt;year&gt;2010&lt;/year&gt;&lt;/dates&gt;&lt;pub-location&gt;Gaborone&lt;/pub-location&gt;&lt;urls&gt;&lt;related-urls&gt;&lt;url&gt;https://botswanalaws.com/alphabetical-list-of-statutes/financial-reporting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0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1870C31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Banking Act CAP 48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25&lt;/RecNum&gt;&lt;DisplayText&gt;(Kenya, 2012a)&lt;/DisplayText&gt;&lt;record&gt;&lt;rec-number&gt;6925&lt;/rec-number&gt;&lt;foreign-keys&gt;&lt;key app="EN" db-id="vafvvetfy0a5rfe95whpvdd7ttp9p2wrpd9s" timestamp="1626989384"&gt;6925&lt;/key&gt;&lt;/foreign-keys&gt;&lt;ref-type name="Web Page"&gt;12&lt;/ref-type&gt;&lt;contributors&gt;&lt;authors&gt;&lt;author&gt;Kenya&lt;/author&gt;&lt;/authors&gt;&lt;/contributors&gt;&lt;titles&gt;&lt;title&gt;Banking Act CAP 488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48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8F89C6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icrofinance Act 19 of 200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06&lt;/Year&gt;&lt;RecNum&gt;6927&lt;/RecNum&gt;&lt;DisplayText&gt;(Kenya, 2006)&lt;/DisplayText&gt;&lt;record&gt;&lt;rec-number&gt;6927&lt;/rec-number&gt;&lt;foreign-keys&gt;&lt;key app="EN" db-id="vafvvetfy0a5rfe95whpvdd7ttp9p2wrpd9s" timestamp="1626989647"&gt;6927&lt;/key&gt;&lt;/foreign-keys&gt;&lt;ref-type name="Web Page"&gt;12&lt;/ref-type&gt;&lt;contributors&gt;&lt;authors&gt;&lt;author&gt;Kenya&lt;/author&gt;&lt;/authors&gt;&lt;/contributors&gt;&lt;titles&gt;&lt;title&gt;Microfinance Act 19 of 2006&lt;/title&gt;&lt;/titles&gt;&lt;volume&gt;2021&lt;/volume&gt;&lt;number&gt;20th July&lt;/number&gt;&lt;dates&gt;&lt;year&gt;2006&lt;/year&gt;&lt;/dates&gt;&lt;pub-location&gt;Nairobi&lt;/pub-location&gt;&lt;publisher&gt;Government Printer&lt;/publisher&gt;&lt;urls&gt;&lt;related-urls&gt;&lt;url&gt;http://kenyalaw.org:8181/exist/kenyalex/actview.xql?actid=No.%2019%20of%202006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06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494CF7F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Unclaimed Financial Assets Act 40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1&lt;/Year&gt;&lt;RecNum&gt;6924&lt;/RecNum&gt;&lt;DisplayText&gt;(Kenya, 2011d)&lt;/DisplayText&gt;&lt;record&gt;&lt;rec-number&gt;6924&lt;/rec-number&gt;&lt;foreign-keys&gt;&lt;key app="EN" db-id="vafvvetfy0a5rfe95whpvdd7ttp9p2wrpd9s" timestamp="1626989283"&gt;6924&lt;/key&gt;&lt;/foreign-keys&gt;&lt;ref-type name="Web Page"&gt;12&lt;/ref-type&gt;&lt;contributors&gt;&lt;authors&gt;&lt;author&gt;Kenya&lt;/author&gt;&lt;/authors&gt;&lt;/contributors&gt;&lt;titles&gt;&lt;title&gt;Unclaimed Financial Assets Act 40 of 2011&lt;/title&gt;&lt;/titles&gt;&lt;volume&gt;2021&lt;/volume&gt;&lt;number&gt;20th July&lt;/number&gt;&lt;dates&gt;&lt;year&gt;2011&lt;/year&gt;&lt;/dates&gt;&lt;pub-location&gt;Nairobi&lt;/pub-location&gt;&lt;publisher&gt;Government Printer&lt;/publisher&gt;&lt;urls&gt;&lt;related-urls&gt;&lt;url&gt;http://kenyalaw.org:8181/exist/kenyalex/actview.xql?actid=No.%2040%20of%20201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1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4BE8F7D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inancial Intelligence Centre Amendment Act 1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7&lt;/Year&gt;&lt;RecNum&gt;7006&lt;/RecNum&gt;&lt;DisplayText&gt;(South Africa, 2017b)&lt;/DisplayText&gt;&lt;record&gt;&lt;rec-number&gt;7006&lt;/rec-number&gt;&lt;foreign-keys&gt;&lt;key app="EN" db-id="vafvvetfy0a5rfe95whpvdd7ttp9p2wrpd9s" timestamp="1627497402"&gt;7006&lt;/key&gt;&lt;/foreign-keys&gt;&lt;ref-type name="Web Page"&gt;12&lt;/ref-type&gt;&lt;contributors&gt;&lt;authors&gt;&lt;author&gt;South Africa,&lt;/author&gt;&lt;/authors&gt;&lt;/contributors&gt;&lt;titles&gt;&lt;title&gt;Financial Intelligence Centre Amendment Act 1 of 2017&lt;/title&gt;&lt;/titles&gt;&lt;volume&gt;2021&lt;/volume&gt;&lt;number&gt;20th July&lt;/number&gt;&lt;dates&gt;&lt;year&gt;2017&lt;/year&gt;&lt;/dates&gt;&lt;pub-location&gt;Pretoria&lt;/pub-location&gt;&lt;publisher&gt;Government Printer&lt;/publisher&gt;&lt;urls&gt;&lt;related-urls&gt;&lt;url&gt;https://www.gov.za/sites/default/files/gcis_document/201705/408212-5act1of2017fcamendmentact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7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3785ECD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Credit Amendment Act 7 of 20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9&lt;/Year&gt;&lt;RecNum&gt;7007&lt;/RecNum&gt;&lt;DisplayText&gt;(South Africa, 2019d)&lt;/DisplayText&gt;&lt;record&gt;&lt;rec-number&gt;7007&lt;/rec-number&gt;&lt;foreign-keys&gt;&lt;key app="EN" db-id="vafvvetfy0a5rfe95whpvdd7ttp9p2wrpd9s" timestamp="1627497495"&gt;7007&lt;/key&gt;&lt;/foreign-keys&gt;&lt;ref-type name="Web Page"&gt;12&lt;/ref-type&gt;&lt;contributors&gt;&lt;authors&gt;&lt;author&gt;South Africa,&lt;/author&gt;&lt;/authors&gt;&lt;/contributors&gt;&lt;titles&gt;&lt;title&gt;National Credit Amendment Act 7 of 2019&lt;/title&gt;&lt;/titles&gt;&lt;volume&gt;2021&lt;/volume&gt;&lt;number&gt;20th July&lt;/number&gt;&lt;dates&gt;&lt;year&gt;2019&lt;/year&gt;&lt;/dates&gt;&lt;pub-location&gt;Pretoria&lt;/pub-location&gt;&lt;publisher&gt;Government Printer&lt;/publisher&gt;&lt;urls&gt;&lt;related-urls&gt;&lt;url&gt;https://www.gov.za/sites/default/files/gcis_document/201908/42653gon-1086act7of-2019natcreditamendact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9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7BD9AFB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Finance Act 1 of 2018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8&lt;/Year&gt;&lt;RecNum&gt;6868&lt;/RecNum&gt;&lt;DisplayText&gt;(Zimbabwe, 2018a)&lt;/DisplayText&gt;&lt;record&gt;&lt;rec-number&gt;6868&lt;/rec-number&gt;&lt;foreign-keys&gt;&lt;key app="EN" db-id="vafvvetfy0a5rfe95whpvdd7ttp9p2wrpd9s" timestamp="1626855427"&gt;6868&lt;/key&gt;&lt;/foreign-keys&gt;&lt;ref-type name="Web Page"&gt;12&lt;/ref-type&gt;&lt;contributors&gt;&lt;authors&gt;&lt;author&gt;Zimbabwe&lt;/author&gt;&lt;/authors&gt;&lt;/contributors&gt;&lt;titles&gt;&lt;title&gt;Finance Act 1 of 2018&lt;/title&gt;&lt;/titles&gt;&lt;volume&gt;2021&lt;/volume&gt;&lt;number&gt;20th July&lt;/number&gt;&lt;dates&gt;&lt;year&gt;2018&lt;/year&gt;&lt;/dates&gt;&lt;pub-location&gt;Harare&lt;/pub-location&gt;&lt;publisher&gt;Government Printer&lt;/publisher&gt;&lt;urls&gt;&lt;related-urls&gt;&lt;url&gt;http://zimlii.org/zw/legislation/act/2018/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8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6936159B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Finance Act 2 of 2017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7&lt;/Year&gt;&lt;RecNum&gt;6871&lt;/RecNum&gt;&lt;DisplayText&gt;(Zimbabwe, 2017c)&lt;/DisplayText&gt;&lt;record&gt;&lt;rec-number&gt;6871&lt;/rec-number&gt;&lt;foreign-keys&gt;&lt;key app="EN" db-id="vafvvetfy0a5rfe95whpvdd7ttp9p2wrpd9s" timestamp="1626855782"&gt;6871&lt;/key&gt;&lt;/foreign-keys&gt;&lt;ref-type name="Web Page"&gt;12&lt;/ref-type&gt;&lt;contributors&gt;&lt;authors&gt;&lt;author&gt;Zimbabwe&lt;/author&gt;&lt;/authors&gt;&lt;/contributors&gt;&lt;titles&gt;&lt;title&gt;Finance Act 2 of 2017&lt;/title&gt;&lt;/titles&gt;&lt;volume&gt;2021&lt;/volume&gt;&lt;number&gt;20th July&lt;/number&gt;&lt;dates&gt;&lt;year&gt;2017&lt;/year&gt;&lt;/dates&gt;&lt;pub-location&gt;Harare&lt;/pub-location&gt;&lt;publisher&gt;Government Printer&lt;/publisher&gt;&lt;urls&gt;&lt;related-urls&gt;&lt;url&gt;http://zimlii.org/zw/legislation/act/2017/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7c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5AE7C255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Finance Act 8 of 201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15&lt;/Year&gt;&lt;RecNum&gt;6872&lt;/RecNum&gt;&lt;DisplayText&gt;(Zimbabwe, 2015a)&lt;/DisplayText&gt;&lt;record&gt;&lt;rec-number&gt;6872&lt;/rec-number&gt;&lt;foreign-keys&gt;&lt;key app="EN" db-id="vafvvetfy0a5rfe95whpvdd7ttp9p2wrpd9s" timestamp="1626855835"&gt;6872&lt;/key&gt;&lt;/foreign-keys&gt;&lt;ref-type name="Web Page"&gt;12&lt;/ref-type&gt;&lt;contributors&gt;&lt;authors&gt;&lt;author&gt;Zimbabwe&lt;/author&gt;&lt;/authors&gt;&lt;/contributors&gt;&lt;titles&gt;&lt;title&gt;Finance Act 8 of 2015&lt;/title&gt;&lt;/titles&gt;&lt;volume&gt;2021&lt;/volume&gt;&lt;number&gt;20th July&lt;/number&gt;&lt;dates&gt;&lt;year&gt;2015&lt;/year&gt;&lt;/dates&gt;&lt;pub-location&gt;Harare&lt;/pub-location&gt;&lt;publisher&gt;Government Printer&lt;/publisher&gt;&lt;urls&gt;&lt;related-urls&gt;&lt;url&gt;http://zimlii.org/zw/legislation/act/2015/8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15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8172DB8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</w:p>
        </w:tc>
      </w:tr>
      <w:tr w:rsidR="004A7F2B" w:rsidRPr="00084DF2" w14:paraId="1B0B3192" w14:textId="77777777" w:rsidTr="00481193">
        <w:trPr>
          <w:jc w:val="center"/>
        </w:trPr>
        <w:tc>
          <w:tcPr>
            <w:tcW w:w="1527" w:type="dxa"/>
          </w:tcPr>
          <w:p w14:paraId="7D029907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Fiscal, Revenue and Taxation </w:t>
            </w:r>
          </w:p>
        </w:tc>
        <w:tc>
          <w:tcPr>
            <w:tcW w:w="3561" w:type="dxa"/>
          </w:tcPr>
          <w:p w14:paraId="67B58DAA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come Tax Act 6 of 202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21&lt;/Year&gt;&lt;RecNum&gt;6846&lt;/RecNum&gt;&lt;DisplayText&gt;(Botswana, 2021a)&lt;/DisplayText&gt;&lt;record&gt;&lt;rec-number&gt;6846&lt;/rec-number&gt;&lt;foreign-keys&gt;&lt;key app="EN" db-id="vafvvetfy0a5rfe95whpvdd7ttp9p2wrpd9s" timestamp="1626802677"&gt;6846&lt;/key&gt;&lt;/foreign-keys&gt;&lt;ref-type name="Web Page"&gt;12&lt;/ref-type&gt;&lt;contributors&gt;&lt;authors&gt;&lt;author&gt;Botswana&lt;/author&gt;&lt;/authors&gt;&lt;/contributors&gt;&lt;titles&gt;&lt;title&gt;Income Tax Act 6 of 2021&lt;/title&gt;&lt;/titles&gt;&lt;volume&gt;2021&lt;/volume&gt;&lt;number&gt;20th July&lt;/number&gt;&lt;dates&gt;&lt;year&gt;2021&lt;/year&gt;&lt;/dates&gt;&lt;pub-location&gt;Gaborone&lt;/pub-location&gt;&lt;urls&gt;&lt;related-urls&gt;&lt;url&gt;https://botswanalaws.com/alphabetical-list-of-statutes/income-tax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2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B0890CB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>Public Finance Management Act 17 of 2011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1&lt;/Year&gt;&lt;RecNum&gt;6856&lt;/RecNum&gt;&lt;DisplayText&gt;(Botswana, 2011b)&lt;/DisplayText&gt;&lt;record&gt;&lt;rec-number&gt;6856&lt;/rec-number&gt;&lt;foreign-keys&gt;&lt;key app="EN" db-id="vafvvetfy0a5rfe95whpvdd7ttp9p2wrpd9s" timestamp="1626804514"&gt;6856&lt;/key&gt;&lt;/foreign-keys&gt;&lt;ref-type name="Web Page"&gt;12&lt;/ref-type&gt;&lt;contributors&gt;&lt;authors&gt;&lt;author&gt;Botswana&lt;/author&gt;&lt;/authors&gt;&lt;/contributors&gt;&lt;titles&gt;&lt;title&gt;Public Finance Management Act 17 of 2011&lt;/title&gt;&lt;/titles&gt;&lt;volume&gt;2021&lt;/volume&gt;&lt;number&gt;20th July&lt;/number&gt;&lt;dates&gt;&lt;year&gt;2011&lt;/year&gt;&lt;/dates&gt;&lt;pub-location&gt;Gaborone&lt;/pub-location&gt;&lt;urls&gt;&lt;related-urls&gt;&lt;url&gt;https://botswanalaws.com/alphabetical-list-of-statutes/public-finance-management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1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2A7940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Value Added Tax 5 of 202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21&lt;/Year&gt;&lt;RecNum&gt;6846&lt;/RecNum&gt;&lt;DisplayText&gt;(Botswana, 2021a)&lt;/DisplayText&gt;&lt;record&gt;&lt;rec-number&gt;6846&lt;/rec-number&gt;&lt;foreign-keys&gt;&lt;key app="EN" db-id="vafvvetfy0a5rfe95whpvdd7ttp9p2wrpd9s" timestamp="1626802677"&gt;6846&lt;/key&gt;&lt;/foreign-keys&gt;&lt;ref-type name="Web Page"&gt;12&lt;/ref-type&gt;&lt;contributors&gt;&lt;authors&gt;&lt;author&gt;Botswana&lt;/author&gt;&lt;/authors&gt;&lt;/contributors&gt;&lt;titles&gt;&lt;title&gt;Income Tax Act 6 of 2021&lt;/title&gt;&lt;/titles&gt;&lt;volume&gt;2021&lt;/volume&gt;&lt;number&gt;20th July&lt;/number&gt;&lt;dates&gt;&lt;year&gt;2021&lt;/year&gt;&lt;/dates&gt;&lt;pub-location&gt;Gaborone&lt;/pub-location&gt;&lt;urls&gt;&lt;related-urls&gt;&lt;url&gt;https://botswanalaws.com/alphabetical-list-of-statutes/income-tax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2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01E60FE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Exchequer and Audit Act CAP 4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42&lt;/RecNum&gt;&lt;DisplayText&gt;(Kenya, 2012d)&lt;/DisplayText&gt;&lt;record&gt;&lt;rec-number&gt;6942&lt;/rec-number&gt;&lt;foreign-keys&gt;&lt;key app="EN" db-id="vafvvetfy0a5rfe95whpvdd7ttp9p2wrpd9s" timestamp="1626990901"&gt;6942&lt;/key&gt;&lt;/foreign-keys&gt;&lt;ref-type name="Web Page"&gt;12&lt;/ref-type&gt;&lt;contributors&gt;&lt;authors&gt;&lt;author&gt;Kenya&lt;/author&gt;&lt;/authors&gt;&lt;/contributors&gt;&lt;titles&gt;&lt;title&gt;Exchequer and Audit Act CAP 4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4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1FC0DF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come Tax Act CAP 470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73&lt;/Year&gt;&lt;RecNum&gt;7011&lt;/RecNum&gt;&lt;DisplayText&gt;(Kenya, 1973)&lt;/DisplayText&gt;&lt;record&gt;&lt;rec-number&gt;7011&lt;/rec-number&gt;&lt;foreign-keys&gt;&lt;key app="EN" db-id="vafvvetfy0a5rfe95whpvdd7ttp9p2wrpd9s" timestamp="1627498352"&gt;7011&lt;/key&gt;&lt;/foreign-keys&gt;&lt;ref-type name="Web Page"&gt;12&lt;/ref-type&gt;&lt;contributors&gt;&lt;authors&gt;&lt;author&gt;Kenya&lt;/author&gt;&lt;/authors&gt;&lt;/contributors&gt;&lt;titles&gt;&lt;title&gt;Income Tax Act CAP 470&lt;/title&gt;&lt;/titles&gt;&lt;volume&gt;2021&lt;/volume&gt;&lt;number&gt;20th July&lt;/number&gt;&lt;dates&gt;&lt;year&gt;1973&lt;/year&gt;&lt;/dates&gt;&lt;pub-location&gt;Nairobi&lt;/pub-location&gt;&lt;publisher&gt;Government Printer&lt;/publisher&gt;&lt;urls&gt;&lt;related-urls&gt;&lt;url&gt;http://kenyalaw.org/kl/fileadmin/pdfdownloads/Acts/IncomeTaxAct_Cap47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73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DAFC34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Finance Management Act 18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23&lt;/RecNum&gt;&lt;DisplayText&gt;(Kenya, 2012p)&lt;/DisplayText&gt;&lt;record&gt;&lt;rec-number&gt;6923&lt;/rec-number&gt;&lt;foreign-keys&gt;&lt;key app="EN" db-id="vafvvetfy0a5rfe95whpvdd7ttp9p2wrpd9s" timestamp="1626989198"&gt;6923&lt;/key&gt;&lt;/foreign-keys&gt;&lt;ref-type name="Web Page"&gt;12&lt;/ref-type&gt;&lt;contributors&gt;&lt;authors&gt;&lt;author&gt;Kenya&lt;/author&gt;&lt;/authors&gt;&lt;/contributors&gt;&lt;titles&gt;&lt;title&gt;Public Finance Management Act 18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18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p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AE3346B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ax Procedures Act 29 of 201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5&lt;/Year&gt;&lt;RecNum&gt;6921&lt;/RecNum&gt;&lt;DisplayText&gt;(Kenya, 2015e)&lt;/DisplayText&gt;&lt;record&gt;&lt;rec-number&gt;6921&lt;/rec-number&gt;&lt;foreign-keys&gt;&lt;key app="EN" db-id="vafvvetfy0a5rfe95whpvdd7ttp9p2wrpd9s" timestamp="1626989041"&gt;6921&lt;/key&gt;&lt;/foreign-keys&gt;&lt;ref-type name="Web Page"&gt;12&lt;/ref-type&gt;&lt;contributors&gt;&lt;authors&gt;&lt;author&gt;Kenya&lt;/author&gt;&lt;/authors&gt;&lt;/contributors&gt;&lt;titles&gt;&lt;title&gt;Tax Procedures Act 29 of 2015&lt;/title&gt;&lt;/titles&gt;&lt;volume&gt;2021&lt;/volume&gt;&lt;number&gt;20th July&lt;/number&gt;&lt;dates&gt;&lt;year&gt;2015&lt;/year&gt;&lt;/dates&gt;&lt;pub-location&gt;Nairobi&lt;/pub-location&gt;&lt;publisher&gt;Government Printer&lt;/publisher&gt;&lt;urls&gt;&lt;related-urls&gt;&lt;url&gt;http://kenyalaw.org:8181/exist/kenyalex/actview.xql?actid=No.%2029%20of%20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5e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95E9435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Value Added Tax Act 35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3&lt;/Year&gt;&lt;RecNum&gt;6920&lt;/RecNum&gt;&lt;DisplayText&gt;(Kenya, 2013c)&lt;/DisplayText&gt;&lt;record&gt;&lt;rec-number&gt;6920&lt;/rec-number&gt;&lt;foreign-keys&gt;&lt;key app="EN" db-id="vafvvetfy0a5rfe95whpvdd7ttp9p2wrpd9s" timestamp="1626988967"&gt;6920&lt;/key&gt;&lt;/foreign-keys&gt;&lt;ref-type name="Web Page"&gt;12&lt;/ref-type&gt;&lt;contributors&gt;&lt;authors&gt;&lt;author&gt;Kenya&lt;/author&gt;&lt;/authors&gt;&lt;/contributors&gt;&lt;titles&gt;&lt;title&gt;Value Added Tax Act 35 of 2013&lt;/title&gt;&lt;/titles&gt;&lt;volume&gt;2021&lt;/volume&gt;&lt;number&gt;20th July&lt;/number&gt;&lt;dates&gt;&lt;year&gt;2013&lt;/year&gt;&lt;/dates&gt;&lt;pub-location&gt;Nairobi&lt;/pub-location&gt;&lt;publisher&gt;Government Printer&lt;/publisher&gt;&lt;urls&gt;&lt;related-urls&gt;&lt;url&gt;http://kenyalaw.org:8181/exist/kenyalex/actview.xql?actid=No.%2035%20of%20201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3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4C689CF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Customs and Excise Amendment Act 13 of 2019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South Africa&lt;/Author&gt;&lt;Year&gt;2019&lt;/Year&gt;&lt;RecNum&gt;7009&lt;/RecNum&gt;&lt;DisplayText&gt;(South Africa, 2019a)&lt;/DisplayText&gt;&lt;record&gt;&lt;rec-number&gt;7009&lt;/rec-number&gt;&lt;foreign-keys&gt;&lt;key app="EN" db-id="vafvvetfy0a5rfe95whpvdd7ttp9p2wrpd9s" timestamp="1627497966"&gt;7009&lt;/key&gt;&lt;/foreign-keys&gt;&lt;ref-type name="Web Page"&gt;12&lt;/ref-type&gt;&lt;contributors&gt;&lt;authors&gt;&lt;author&gt;South Africa,&lt;/author&gt;&lt;/authors&gt;&lt;/contributors&gt;&lt;titles&gt;&lt;title&gt;Customs and Excise Amendment Act 13 of 2019&lt;/title&gt;&lt;/titles&gt;&lt;volume&gt;2021&lt;/volume&gt;&lt;number&gt;20th July&lt;/number&gt;&lt;dates&gt;&lt;year&gt;2019&lt;/year&gt;&lt;/dates&gt;&lt;pub-location&gt;Pretoria&lt;/pub-location&gt;&lt;publisher&gt;Government Printer&lt;/publisher&gt;&lt;urls&gt;&lt;related-urls&gt;&lt;url&gt;https://www.gov.za/sites/default/files/gcis_document/201905/4248023-5act13of2019customsexciseamendact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South Africa, 2019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645A2577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come Tax Act 28 of 199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1997&lt;/Year&gt;&lt;RecNum&gt;7010&lt;/RecNum&gt;&lt;DisplayText&gt;(South Africa, 1997)&lt;/DisplayText&gt;&lt;record&gt;&lt;rec-number&gt;7010&lt;/rec-number&gt;&lt;foreign-keys&gt;&lt;key app="EN" db-id="vafvvetfy0a5rfe95whpvdd7ttp9p2wrpd9s" timestamp="1627498159"&gt;7010&lt;/key&gt;&lt;/foreign-keys&gt;&lt;ref-type name="Web Page"&gt;12&lt;/ref-type&gt;&lt;contributors&gt;&lt;authors&gt;&lt;author&gt;South Africa,&lt;/author&gt;&lt;/authors&gt;&lt;/contributors&gt;&lt;titles&gt;&lt;title&gt;Income Tax Act 28 of 1997&lt;/title&gt;&lt;/titles&gt;&lt;volume&gt;2021&lt;/volume&gt;&lt;number&gt;20th July&lt;/number&gt;&lt;dates&gt;&lt;year&gt;1997&lt;/year&gt;&lt;/dates&gt;&lt;pub-location&gt;Pretoria&lt;/pub-location&gt;&lt;publisher&gt;Government Printer&lt;/publisher&gt;&lt;urls&gt;&lt;related-urls&gt;&lt;url&gt;https://www.gov.za/sites/default/files/gcis_document/201409/a28-97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1997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15C247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Finance Management Act 1 of 199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1999&lt;/Year&gt;&lt;RecNum&gt;752&lt;/RecNum&gt;&lt;DisplayText&gt;(South Africa, 1999a)&lt;/DisplayText&gt;&lt;record&gt;&lt;rec-number&gt;752&lt;/rec-number&gt;&lt;foreign-keys&gt;&lt;key app="EN" db-id="vafvvetfy0a5rfe95whpvdd7ttp9p2wrpd9s" timestamp="0"&gt;752&lt;/key&gt;&lt;/foreign-keys&gt;&lt;ref-type name="Web Page"&gt;12&lt;/ref-type&gt;&lt;contributors&gt;&lt;authors&gt;&lt;author&gt;South Africa,&lt;/author&gt;&lt;/authors&gt;&lt;/contributors&gt;&lt;titles&gt;&lt;title&gt;Public Finance Management Act 1 of 1999&lt;/title&gt;&lt;/titles&gt;&lt;volume&gt;2021&lt;/volume&gt;&lt;number&gt;20th July&lt;/number&gt;&lt;dates&gt;&lt;year&gt;1999&lt;/year&gt;&lt;/dates&gt;&lt;pub-location&gt;Pretoria&lt;/pub-location&gt;&lt;publisher&gt;Government Printer&lt;/publisher&gt;&lt;urls&gt;&lt;related-urls&gt;&lt;url&gt;https://www.gov.za/sites/default/files/gcis_document/201409/a1-99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1999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6F0BC9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Finance Management Amendment Act 29 of 199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1999&lt;/Year&gt;&lt;RecNum&gt;7008&lt;/RecNum&gt;&lt;DisplayText&gt;(South Africa, 1999b)&lt;/DisplayText&gt;&lt;record&gt;&lt;rec-number&gt;7008&lt;/rec-number&gt;&lt;foreign-keys&gt;&lt;key app="EN" db-id="vafvvetfy0a5rfe95whpvdd7ttp9p2wrpd9s" timestamp="1627497750"&gt;7008&lt;/key&gt;&lt;/foreign-keys&gt;&lt;ref-type name="Web Page"&gt;12&lt;/ref-type&gt;&lt;contributors&gt;&lt;authors&gt;&lt;author&gt;South Africa,&lt;/author&gt;&lt;/authors&gt;&lt;/contributors&gt;&lt;titles&gt;&lt;title&gt;Public Finance Management Amendment Act 29 of 1999&lt;/title&gt;&lt;/titles&gt;&lt;volume&gt;2021&lt;/volume&gt;&lt;number&gt;20th July&lt;/number&gt;&lt;dates&gt;&lt;year&gt;1999&lt;/year&gt;&lt;/dates&gt;&lt;pub-location&gt;Pretoria&lt;/pub-location&gt;&lt;publisher&gt;Government Printer&lt;/publisher&gt;&lt;urls&gt;&lt;related-urls&gt;&lt;url&gt;https://www.gov.za/sites/default/files/gcis_document/201409/a29-99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1999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C7F6CA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Value-Added Tax Amendment Act 61 of 199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1993&lt;/Year&gt;&lt;RecNum&gt;7012&lt;/RecNum&gt;&lt;DisplayText&gt;(South Africa, 1993b)&lt;/DisplayText&gt;&lt;record&gt;&lt;rec-number&gt;7012&lt;/rec-number&gt;&lt;foreign-keys&gt;&lt;key app="EN" db-id="vafvvetfy0a5rfe95whpvdd7ttp9p2wrpd9s" timestamp="1627498513"&gt;7012&lt;/key&gt;&lt;/foreign-keys&gt;&lt;ref-type name="Web Page"&gt;12&lt;/ref-type&gt;&lt;contributors&gt;&lt;authors&gt;&lt;author&gt;South Africa,&lt;/author&gt;&lt;/authors&gt;&lt;/contributors&gt;&lt;titles&gt;&lt;title&gt;Value-Added Tax Amendment Act 61 of 1993&lt;/title&gt;&lt;/titles&gt;&lt;volume&gt;2021&lt;/volume&gt;&lt;number&gt;20th July&lt;/number&gt;&lt;dates&gt;&lt;year&gt;1993&lt;/year&gt;&lt;/dates&gt;&lt;pub-location&gt;Pretoria&lt;/pub-location&gt;&lt;publisher&gt;Government Printer&lt;/publisher&gt;&lt;urls&gt;&lt;related-urls&gt;&lt;url&gt;https://www.gov.za/sites/default/files/gcis_document/201409/act61of199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1993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0F7747D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lastRenderedPageBreak/>
              <w:t xml:space="preserve">Audit and Exchequer Act 28 of 1967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1967&lt;/Year&gt;&lt;RecNum&gt;6874&lt;/RecNum&gt;&lt;DisplayText&gt;(Zimbabwe, 1967a)&lt;/DisplayText&gt;&lt;record&gt;&lt;rec-number&gt;6874&lt;/rec-number&gt;&lt;foreign-keys&gt;&lt;key app="EN" db-id="vafvvetfy0a5rfe95whpvdd7ttp9p2wrpd9s" timestamp="1626856176"&gt;6874&lt;/key&gt;&lt;/foreign-keys&gt;&lt;ref-type name="Web Page"&gt;12&lt;/ref-type&gt;&lt;contributors&gt;&lt;authors&gt;&lt;author&gt;Zimbabwe&lt;/author&gt;&lt;/authors&gt;&lt;/contributors&gt;&lt;titles&gt;&lt;title&gt;Audit and Exchequer Act 28 of 1967&lt;/title&gt;&lt;/titles&gt;&lt;volume&gt;2021&lt;/volume&gt;&lt;number&gt;20th July&lt;/number&gt;&lt;dates&gt;&lt;year&gt;1967&lt;/year&gt;&lt;/dates&gt;&lt;pub-location&gt;Harare&lt;/pub-location&gt;&lt;publisher&gt;Government Printer&lt;/publisher&gt;&lt;urls&gt;&lt;related-urls&gt;&lt;url&gt;http://zimlii.org/zw/legislation/act/1967/2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1967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6E0CA7E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come Tax Act 5 of 196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67&lt;/Year&gt;&lt;RecNum&gt;6884&lt;/RecNum&gt;&lt;DisplayText&gt;(Zimbabwe, 1967b)&lt;/DisplayText&gt;&lt;record&gt;&lt;rec-number&gt;6884&lt;/rec-number&gt;&lt;foreign-keys&gt;&lt;key app="EN" db-id="vafvvetfy0a5rfe95whpvdd7ttp9p2wrpd9s" timestamp="1626888882"&gt;6884&lt;/key&gt;&lt;/foreign-keys&gt;&lt;ref-type name="Web Page"&gt;12&lt;/ref-type&gt;&lt;contributors&gt;&lt;authors&gt;&lt;author&gt;Zimbabwe&lt;/author&gt;&lt;/authors&gt;&lt;/contributors&gt;&lt;titles&gt;&lt;title&gt;Income Tax Act 5 of 1967&lt;/title&gt;&lt;/titles&gt;&lt;volume&gt;2021&lt;/volume&gt;&lt;number&gt;20th July&lt;/number&gt;&lt;dates&gt;&lt;year&gt;1967&lt;/year&gt;&lt;/dates&gt;&lt;pub-location&gt;Harare&lt;/pub-location&gt;&lt;publisher&gt;Government Printer&lt;/publisher&gt;&lt;urls&gt;&lt;related-urls&gt;&lt;url&gt;http://zimlii.org/zw/legislation/act/1967/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67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693033D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ublic Finance Management Act Chapter 22:19 of 2010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0&lt;/Year&gt;&lt;RecNum&gt;6866&lt;/RecNum&gt;&lt;DisplayText&gt;(Zimbabwe, 2010)&lt;/DisplayText&gt;&lt;record&gt;&lt;rec-number&gt;6866&lt;/rec-number&gt;&lt;foreign-keys&gt;&lt;key app="EN" db-id="vafvvetfy0a5rfe95whpvdd7ttp9p2wrpd9s" timestamp="1626819727"&gt;6866&lt;/key&gt;&lt;/foreign-keys&gt;&lt;ref-type name="Web Page"&gt;12&lt;/ref-type&gt;&lt;contributors&gt;&lt;authors&gt;&lt;author&gt;Zimbabwe&lt;/author&gt;&lt;/authors&gt;&lt;/contributors&gt;&lt;titles&gt;&lt;title&gt;Public Finance Management Act Chapter 22:19 of 2010&lt;/title&gt;&lt;/titles&gt;&lt;volume&gt;2021&lt;/volume&gt;&lt;number&gt;20th July&lt;/number&gt;&lt;dates&gt;&lt;year&gt;2010&lt;/year&gt;&lt;/dates&gt;&lt;pub-location&gt;Harare&lt;/pub-location&gt;&lt;publisher&gt;Government Printer&lt;/publisher&gt;&lt;urls&gt;&lt;related-urls&gt;&lt;url&gt;http://zimlii.org/zw/legislation/consolidated-act/chapter-2219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0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00F03AC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>Value Added Tax (</w:t>
            </w:r>
            <w:proofErr w:type="spellStart"/>
            <w:r w:rsidRPr="00084DF2">
              <w:rPr>
                <w:rFonts w:ascii="Times New Roman" w:hAnsi="Times New Roman" w:cs="Times New Roman"/>
                <w:lang w:val="en-US"/>
              </w:rPr>
              <w:t>Fiscalised</w:t>
            </w:r>
            <w:proofErr w:type="spellEnd"/>
            <w:r w:rsidRPr="00084DF2">
              <w:rPr>
                <w:rFonts w:ascii="Times New Roman" w:hAnsi="Times New Roman" w:cs="Times New Roman"/>
                <w:lang w:val="en-US"/>
              </w:rPr>
              <w:t xml:space="preserve"> Recording of Taxable Transactions) Amendment Regulations </w:t>
            </w: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No 7 of 201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16&lt;/Year&gt;&lt;RecNum&gt;6864&lt;/RecNum&gt;&lt;DisplayText&gt;(Zimbabwe, 2016b)&lt;/DisplayText&gt;&lt;record&gt;&lt;rec-number&gt;6864&lt;/rec-number&gt;&lt;foreign-keys&gt;&lt;key app="EN" db-id="vafvvetfy0a5rfe95whpvdd7ttp9p2wrpd9s" timestamp="1626819493"&gt;6864&lt;/key&gt;&lt;/foreign-keys&gt;&lt;ref-type name="Web Page"&gt;12&lt;/ref-type&gt;&lt;contributors&gt;&lt;authors&gt;&lt;author&gt;Zimbabwe&lt;/author&gt;&lt;/authors&gt;&lt;/contributors&gt;&lt;titles&gt;&lt;title&gt;Value Added Tax (Fiscalised Recording of Taxable Transactions) (Amendment) Regulations No 7 of 2016&lt;/title&gt;&lt;/titles&gt;&lt;volume&gt;2021&lt;/volume&gt;&lt;number&gt;20th July&lt;/number&gt;&lt;dates&gt;&lt;year&gt;2016&lt;/year&gt;&lt;/dates&gt;&lt;pub-location&gt;Harare&lt;/pub-location&gt;&lt;publisher&gt;Government Printer&lt;/publisher&gt;&lt;urls&gt;&lt;related-urls&gt;&lt;url&gt;http://zimlii.org/zw/legislation/si/2016/14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16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60563C97" w14:textId="77777777" w:rsidTr="00481193">
        <w:trPr>
          <w:jc w:val="center"/>
        </w:trPr>
        <w:tc>
          <w:tcPr>
            <w:tcW w:w="1527" w:type="dxa"/>
          </w:tcPr>
          <w:p w14:paraId="177962A5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Health</w:t>
            </w:r>
          </w:p>
        </w:tc>
        <w:tc>
          <w:tcPr>
            <w:tcW w:w="3561" w:type="dxa"/>
          </w:tcPr>
          <w:p w14:paraId="26CA003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edicines and Related Substances Act 39 of 201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8&lt;/Year&gt;&lt;RecNum&gt;6852&lt;/RecNum&gt;&lt;DisplayText&gt;(Botswana, 2018e)&lt;/DisplayText&gt;&lt;record&gt;&lt;rec-number&gt;6852&lt;/rec-number&gt;&lt;foreign-keys&gt;&lt;key app="EN" db-id="vafvvetfy0a5rfe95whpvdd7ttp9p2wrpd9s" timestamp="1626803361"&gt;6852&lt;/key&gt;&lt;/foreign-keys&gt;&lt;ref-type name="Web Page"&gt;12&lt;/ref-type&gt;&lt;contributors&gt;&lt;authors&gt;&lt;author&gt;Botswana&lt;/author&gt;&lt;/authors&gt;&lt;/contributors&gt;&lt;titles&gt;&lt;title&gt;Medicines and Related Substances Act 39 of 2018&lt;/title&gt;&lt;/titles&gt;&lt;volume&gt;2021&lt;/volume&gt;&lt;number&gt;20th July&lt;/number&gt;&lt;dates&gt;&lt;year&gt;2018&lt;/year&gt;&lt;/dates&gt;&lt;pub-location&gt;Gaborone&lt;/pub-location&gt;&lt;urls&gt;&lt;related-urls&gt;&lt;url&gt;https://botswanalaws.com/alphabetical-list-of-statutes/medicines-and-related-substanc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8e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E76020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Health Act 11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3&lt;/Year&gt;&lt;RecNum&gt;6857&lt;/RecNum&gt;&lt;DisplayText&gt;(Botswana, 2013b)&lt;/DisplayText&gt;&lt;record&gt;&lt;rec-number&gt;6857&lt;/rec-number&gt;&lt;foreign-keys&gt;&lt;key app="EN" db-id="vafvvetfy0a5rfe95whpvdd7ttp9p2wrpd9s" timestamp="1626804700"&gt;6857&lt;/key&gt;&lt;/foreign-keys&gt;&lt;ref-type name="Web Page"&gt;12&lt;/ref-type&gt;&lt;contributors&gt;&lt;authors&gt;&lt;author&gt;Botswana&lt;/author&gt;&lt;/authors&gt;&lt;/contributors&gt;&lt;titles&gt;&lt;title&gt;Public Health Act 11 of 2013&lt;/title&gt;&lt;/titles&gt;&lt;volume&gt;2021&lt;/volume&gt;&lt;number&gt;20th July&lt;/number&gt;&lt;dates&gt;&lt;year&gt;2013&lt;/year&gt;&lt;/dates&gt;&lt;pub-location&gt;Gaborone&lt;/pub-location&gt;&lt;urls&gt;&lt;related-urls&gt;&lt;url&gt;https://botswanalaws.com/alphabetical-list-of-statutes/public-health-act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3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0038747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Health Act 21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7&lt;/Year&gt;&lt;RecNum&gt;6937&lt;/RecNum&gt;&lt;DisplayText&gt;(Kenya, 2017b)&lt;/DisplayText&gt;&lt;record&gt;&lt;rec-number&gt;6937&lt;/rec-number&gt;&lt;foreign-keys&gt;&lt;key app="EN" db-id="vafvvetfy0a5rfe95whpvdd7ttp9p2wrpd9s" timestamp="1626990525"&gt;6937&lt;/key&gt;&lt;/foreign-keys&gt;&lt;ref-type name="Web Page"&gt;12&lt;/ref-type&gt;&lt;contributors&gt;&lt;authors&gt;&lt;author&gt;Kenya&lt;/author&gt;&lt;/authors&gt;&lt;/contributors&gt;&lt;titles&gt;&lt;title&gt;Health Act 21 of 2017&lt;/title&gt;&lt;/titles&gt;&lt;volume&gt;2021&lt;/volume&gt;&lt;number&gt;20th July&lt;/number&gt;&lt;dates&gt;&lt;year&gt;2017&lt;/year&gt;&lt;/dates&gt;&lt;pub-location&gt;Nairobi&lt;/pub-location&gt;&lt;publisher&gt;Government Printer&lt;/publisher&gt;&lt;urls&gt;&lt;related-urls&gt;&lt;url&gt;http://kenyalaw.org:8181/exist/kenyalex/actview.xql?actid=No.%2021%20of%202017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7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0D7BD2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ental Health Act CAP 24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91&lt;/Year&gt;&lt;RecNum&gt;6939&lt;/RecNum&gt;&lt;DisplayText&gt;(Kenya, 1991)&lt;/DisplayText&gt;&lt;record&gt;&lt;rec-number&gt;6939&lt;/rec-number&gt;&lt;foreign-keys&gt;&lt;key app="EN" db-id="vafvvetfy0a5rfe95whpvdd7ttp9p2wrpd9s" timestamp="1626990652"&gt;6939&lt;/key&gt;&lt;/foreign-keys&gt;&lt;ref-type name="Web Page"&gt;12&lt;/ref-type&gt;&lt;contributors&gt;&lt;authors&gt;&lt;author&gt;Kenya&lt;/author&gt;&lt;/authors&gt;&lt;/contributors&gt;&lt;titles&gt;&lt;title&gt;Mental Health Act CAP 248&lt;/title&gt;&lt;/titles&gt;&lt;volume&gt;2021&lt;/volume&gt;&lt;number&gt;20th July&lt;/number&gt;&lt;dates&gt;&lt;year&gt;1991&lt;/year&gt;&lt;/dates&gt;&lt;pub-location&gt;Nairobi&lt;/pub-location&gt;&lt;publisher&gt;Government Printer&lt;/publisher&gt;&lt;urls&gt;&lt;related-urls&gt;&lt;url&gt;http://kenyalaw.org:8181/exist/kenyalex/actview.xql?actid=CAP.%2024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91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F7F3AF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Occupational Safety and Health Act 15 of 200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07&lt;/Year&gt;&lt;RecNum&gt;6940&lt;/RecNum&gt;&lt;DisplayText&gt;(Kenya, 2007)&lt;/DisplayText&gt;&lt;record&gt;&lt;rec-number&gt;6940&lt;/rec-number&gt;&lt;foreign-keys&gt;&lt;key app="EN" db-id="vafvvetfy0a5rfe95whpvdd7ttp9p2wrpd9s" timestamp="1626990735"&gt;6940&lt;/key&gt;&lt;/foreign-keys&gt;&lt;ref-type name="Web Page"&gt;12&lt;/ref-type&gt;&lt;contributors&gt;&lt;authors&gt;&lt;author&gt;Kenya&lt;/author&gt;&lt;/authors&gt;&lt;/contributors&gt;&lt;titles&gt;&lt;title&gt;Occupational Safety and Health Act 15 of 2007&lt;/title&gt;&lt;/titles&gt;&lt;volume&gt;2021&lt;/volume&gt;&lt;number&gt;20th July&lt;/number&gt;&lt;dates&gt;&lt;year&gt;2007&lt;/year&gt;&lt;/dates&gt;&lt;pub-location&gt;Nairobi&lt;/pub-location&gt;&lt;publisher&gt;Government Printer&lt;/publisher&gt;&lt;urls&gt;&lt;related-urls&gt;&lt;url&gt;http://kenyalaw.org:8181/exist/kenyalex/actview.xql?actid=No.%2015%20of%202007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07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F053CF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Health Act CAP 24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41&lt;/RecNum&gt;&lt;DisplayText&gt;(Kenya, 2012q)&lt;/DisplayText&gt;&lt;record&gt;&lt;rec-number&gt;6941&lt;/rec-number&gt;&lt;foreign-keys&gt;&lt;key app="EN" db-id="vafvvetfy0a5rfe95whpvdd7ttp9p2wrpd9s" timestamp="1626990810"&gt;6941&lt;/key&gt;&lt;/foreign-keys&gt;&lt;ref-type name="Web Page"&gt;12&lt;/ref-type&gt;&lt;contributors&gt;&lt;authors&gt;&lt;author&gt;Kenya&lt;/author&gt;&lt;/authors&gt;&lt;/contributors&gt;&lt;titles&gt;&lt;title&gt;Public Health Act CAP 24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24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q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570071F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ental Health Care Amendment Act 12 of 201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4&lt;/Year&gt;&lt;RecNum&gt;7015&lt;/RecNum&gt;&lt;DisplayText&gt;(South Africa, 2014a)&lt;/DisplayText&gt;&lt;record&gt;&lt;rec-number&gt;7015&lt;/rec-number&gt;&lt;foreign-keys&gt;&lt;key app="EN" db-id="vafvvetfy0a5rfe95whpvdd7ttp9p2wrpd9s" timestamp="1627499285"&gt;7015&lt;/key&gt;&lt;/foreign-keys&gt;&lt;ref-type name="Web Page"&gt;12&lt;/ref-type&gt;&lt;contributors&gt;&lt;authors&gt;&lt;author&gt;South Africa,&lt;/author&gt;&lt;/authors&gt;&lt;/contributors&gt;&lt;titles&gt;&lt;title&gt;Mental Health Care Amendment Act 12 of 2014&lt;/title&gt;&lt;/titles&gt;&lt;volume&gt;2021&lt;/volume&gt;&lt;number&gt;20th July&lt;/number&gt;&lt;dates&gt;&lt;year&gt;2014&lt;/year&gt;&lt;/dates&gt;&lt;pub-location&gt;Pretoria&lt;/pub-location&gt;&lt;publisher&gt;Government Printer&lt;/publisher&gt;&lt;urls&gt;&lt;related-urls&gt;&lt;url&gt;https://www.gov.za/sites/default/files/gcis_document/201409/3769328-5act12of2014mentalhealthcarea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4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72137AC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National Health Amendment Act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3&lt;/Year&gt;&lt;RecNum&gt;7013&lt;/RecNum&gt;&lt;DisplayText&gt;(South Africa, 2013c)&lt;/DisplayText&gt;&lt;record&gt;&lt;rec-number&gt;7013&lt;/rec-number&gt;&lt;foreign-keys&gt;&lt;key app="EN" db-id="vafvvetfy0a5rfe95whpvdd7ttp9p2wrpd9s" timestamp="1627498798"&gt;7013&lt;/key&gt;&lt;/foreign-keys&gt;&lt;ref-type name="Web Page"&gt;12&lt;/ref-type&gt;&lt;contributors&gt;&lt;authors&gt;&lt;author&gt;South Africa,&lt;/author&gt;&lt;/authors&gt;&lt;/contributors&gt;&lt;titles&gt;&lt;title&gt;National Health Amendment Act of 2013&lt;/title&gt;&lt;/titles&gt;&lt;volume&gt;2021&lt;/volume&gt;&lt;number&gt;20th July&lt;/number&gt;&lt;dates&gt;&lt;year&gt;2013&lt;/year&gt;&lt;/dates&gt;&lt;pub-location&gt;Pretoria&lt;/pub-location&gt;&lt;publisher&gt;Government Printer&lt;/publisher&gt;&lt;urls&gt;&lt;related-urls&gt;&lt;url&gt;https://www.gov.za/sites/default/files/gcis_document/201409/36702gon529_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3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0618FA2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Occupational Health and Safety Amendment Act 181 of 199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1993&lt;/Year&gt;&lt;RecNum&gt;7014&lt;/RecNum&gt;&lt;DisplayText&gt;(South Africa, 1993a)&lt;/DisplayText&gt;&lt;record&gt;&lt;rec-number&gt;7014&lt;/rec-number&gt;&lt;foreign-keys&gt;&lt;key app="EN" db-id="vafvvetfy0a5rfe95whpvdd7ttp9p2wrpd9s" timestamp="1627499175"&gt;7014&lt;/key&gt;&lt;/foreign-keys&gt;&lt;ref-type name="Web Page"&gt;12&lt;/ref-type&gt;&lt;contributors&gt;&lt;authors&gt;&lt;author&gt;South Africa,&lt;/author&gt;&lt;/authors&gt;&lt;/contributors&gt;&lt;titles&gt;&lt;title&gt;Occupational Health and Safety Amendment Act 181 of 1993&lt;/title&gt;&lt;/titles&gt;&lt;volume&gt;2021&lt;/volume&gt;&lt;number&gt;20th July&lt;/number&gt;&lt;dates&gt;&lt;year&gt;1993&lt;/year&gt;&lt;/dates&gt;&lt;pub-location&gt;Pretoria&lt;/pub-location&gt;&lt;publisher&gt;Government Printer&lt;/publisher&gt;&lt;urls&gt;&lt;related-urls&gt;&lt;url&gt;https://www.gov.za/sites/default/files/gcis_document/201409/act181of199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1993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19D02500" w14:textId="77777777" w:rsidR="004A7F2B" w:rsidRPr="00084DF2" w:rsidRDefault="004A7F2B" w:rsidP="00481193">
            <w:pPr>
              <w:pStyle w:val="ListParagraph"/>
              <w:numPr>
                <w:ilvl w:val="0"/>
                <w:numId w:val="20"/>
              </w:numPr>
              <w:ind w:left="36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ental Health Act 15 of 199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96&lt;/Year&gt;&lt;RecNum&gt;6881&lt;/RecNum&gt;&lt;DisplayText&gt;(Zimbabwe, 1996)&lt;/DisplayText&gt;&lt;record&gt;&lt;rec-number&gt;6881&lt;/rec-number&gt;&lt;foreign-keys&gt;&lt;key app="EN" db-id="vafvvetfy0a5rfe95whpvdd7ttp9p2wrpd9s" timestamp="1626888340"&gt;6881&lt;/key&gt;&lt;/foreign-keys&gt;&lt;ref-type name="Web Page"&gt;12&lt;/ref-type&gt;&lt;contributors&gt;&lt;authors&gt;&lt;author&gt;Zimbabwe&lt;/author&gt;&lt;/authors&gt;&lt;/contributors&gt;&lt;titles&gt;&lt;title&gt;Mental Health Act 15 of 1996&lt;/title&gt;&lt;/titles&gt;&lt;volume&gt;2021&lt;/volume&gt;&lt;number&gt;20th July&lt;/number&gt;&lt;dates&gt;&lt;year&gt;1996&lt;/year&gt;&lt;/dates&gt;&lt;pub-location&gt;Harare&lt;/pub-location&gt;&lt;publisher&gt;Government Printer&lt;/publisher&gt;&lt;urls&gt;&lt;related-urls&gt;&lt;url&gt;http://zimlii.org/zw/legislation/act/1996/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96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128411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ublic Health Act 11 of 201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18&lt;/Year&gt;&lt;RecNum&gt;7044&lt;/RecNum&gt;&lt;DisplayText&gt;(Zimbabwe, 2018b)&lt;/DisplayText&gt;&lt;record&gt;&lt;rec-number&gt;7044&lt;/rec-number&gt;&lt;foreign-keys&gt;&lt;key app="EN" db-id="vafvvetfy0a5rfe95whpvdd7ttp9p2wrpd9s" timestamp="1627507250"&gt;7044&lt;/key&gt;&lt;/foreign-keys&gt;&lt;ref-type name="Web Page"&gt;12&lt;/ref-type&gt;&lt;contributors&gt;&lt;authors&gt;&lt;author&gt;Zimbabwe&lt;/author&gt;&lt;/authors&gt;&lt;/contributors&gt;&lt;titles&gt;&lt;title&gt;Public Health Act 11 of 2018&lt;/title&gt;&lt;/titles&gt;&lt;volume&gt;2021&lt;/volume&gt;&lt;number&gt;20th July&lt;/number&gt;&lt;dates&gt;&lt;year&gt;2018&lt;/year&gt;&lt;/dates&gt;&lt;pub-location&gt;Harare&lt;/pub-location&gt;&lt;publisher&gt;Government Printer&lt;/publisher&gt;&lt;urls&gt;&lt;related-urls&gt;&lt;url&gt;http://www.mdpcz.co.zw/wp-content/uploads/2018/10/Public-Health-Act-CHAPTER-15-17r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1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09B60362" w14:textId="77777777" w:rsidTr="00481193">
        <w:trPr>
          <w:jc w:val="center"/>
        </w:trPr>
        <w:tc>
          <w:tcPr>
            <w:tcW w:w="1527" w:type="dxa"/>
          </w:tcPr>
          <w:p w14:paraId="675F44E5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Information, Data Exchange, and Storage legislation</w:t>
            </w:r>
          </w:p>
        </w:tc>
        <w:tc>
          <w:tcPr>
            <w:tcW w:w="3561" w:type="dxa"/>
          </w:tcPr>
          <w:p w14:paraId="4CE2EF7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Data Protection Act 32 of 201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8&lt;/Year&gt;&lt;RecNum&gt;6862&lt;/RecNum&gt;&lt;DisplayText&gt;(Botswana, 2018c)&lt;/DisplayText&gt;&lt;record&gt;&lt;rec-number&gt;6862&lt;/rec-number&gt;&lt;foreign-keys&gt;&lt;key app="EN" db-id="vafvvetfy0a5rfe95whpvdd7ttp9p2wrpd9s" timestamp="1626805357"&gt;6862&lt;/key&gt;&lt;/foreign-keys&gt;&lt;ref-type name="Web Page"&gt;12&lt;/ref-type&gt;&lt;contributors&gt;&lt;authors&gt;&lt;author&gt;Botswana&lt;/author&gt;&lt;/authors&gt;&lt;/contributors&gt;&lt;titles&gt;&lt;title&gt;Data Protection Act 32 of 2018&lt;/title&gt;&lt;/titles&gt;&lt;volume&gt;2021&lt;/volume&gt;&lt;number&gt;20th July&lt;/number&gt;&lt;dates&gt;&lt;year&gt;2018&lt;/year&gt;&lt;/dates&gt;&lt;pub-location&gt;Gaborone&lt;/pub-location&gt;&lt;urls&gt;&lt;related-urls&gt;&lt;url&gt;https://www.bocra.org.bw/sites/default/files/documents/DataProtectionAct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8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9088B4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Electronic Communications and Transactions Act 14 of 2014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Botswana&lt;/Author&gt;&lt;Year&gt;2014&lt;/Year&gt;&lt;RecNum&gt;6837&lt;/RecNum&gt;&lt;DisplayText&gt;(Botswana, 2014a)&lt;/DisplayText&gt;&lt;record&gt;&lt;rec-number&gt;6837&lt;/rec-number&gt;&lt;foreign-keys&gt;&lt;key app="EN" db-id="vafvvetfy0a5rfe95whpvdd7ttp9p2wrpd9s" timestamp="1626792060"&gt;6837&lt;/key&gt;&lt;/foreign-keys&gt;&lt;ref-type name="Web Page"&gt;12&lt;/ref-type&gt;&lt;contributors&gt;&lt;authors&gt;&lt;author&gt;Botswana&lt;/author&gt;&lt;/authors&gt;&lt;/contributors&gt;&lt;titles&gt;&lt;title&gt;Electronic Communications and Transactions Act 14 of 2014&lt;/title&gt;&lt;/titles&gt;&lt;volume&gt;2021&lt;/volume&gt;&lt;number&gt;20th July&lt;/number&gt;&lt;dates&gt;&lt;year&gt;2014&lt;/year&gt;&lt;/dates&gt;&lt;pub-location&gt;Gaborone&lt;/pub-location&gt;&lt;urls&gt;&lt;related-urls&gt;&lt;url&gt;https://botswanalaws.com/alphabetical-list-of-statutes/electronic-communications-and-transaction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Botswana, 2014a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17D32837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inted Publications Act 15 of 196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68&lt;/Year&gt;&lt;RecNum&gt;6854&lt;/RecNum&gt;&lt;DisplayText&gt;(Botswana, 1968b)&lt;/DisplayText&gt;&lt;record&gt;&lt;rec-number&gt;6854&lt;/rec-number&gt;&lt;foreign-keys&gt;&lt;key app="EN" db-id="vafvvetfy0a5rfe95whpvdd7ttp9p2wrpd9s" timestamp="1626804370"&gt;6854&lt;/key&gt;&lt;/foreign-keys&gt;&lt;ref-type name="Web Page"&gt;12&lt;/ref-type&gt;&lt;contributors&gt;&lt;authors&gt;&lt;author&gt;Botswana&lt;/author&gt;&lt;/authors&gt;&lt;/contributors&gt;&lt;titles&gt;&lt;title&gt;Printed Publications Act 15 of 1968&lt;/title&gt;&lt;/titles&gt;&lt;volume&gt;2021&lt;/volume&gt;&lt;number&gt;20th July&lt;/number&gt;&lt;dates&gt;&lt;year&gt;1968&lt;/year&gt;&lt;/dates&gt;&lt;pub-location&gt;Gaborone&lt;/pub-location&gt;&lt;urls&gt;&lt;related-urls&gt;&lt;url&gt;https://botswanalaws.com/alphabetical-list-of-statutes/printed-publication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68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1ABA732A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Access to Information Act 31 of 2016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Kenya&lt;/Author&gt;&lt;Year&gt;2016&lt;/Year&gt;&lt;RecNum&gt;5620&lt;/RecNum&gt;&lt;DisplayText&gt;(Kenya, 2016a)&lt;/DisplayText&gt;&lt;record&gt;&lt;rec-number&gt;5620&lt;/rec-number&gt;&lt;foreign-keys&gt;&lt;key app="EN" db-id="vafvvetfy0a5rfe95whpvdd7ttp9p2wrpd9s" timestamp="1490412029"&gt;5620&lt;/key&gt;&lt;/foreign-keys&gt;&lt;ref-type name="Web Page"&gt;12&lt;/ref-type&gt;&lt;contributors&gt;&lt;authors&gt;&lt;author&gt;Kenya&lt;/author&gt;&lt;/authors&gt;&lt;/contributors&gt;&lt;titles&gt;&lt;title&gt;Access to Information Act 31 of 2016&lt;/title&gt;&lt;/titles&gt;&lt;volume&gt;2021&lt;/volume&gt;&lt;number&gt;20th July&lt;/number&gt;&lt;dates&gt;&lt;year&gt;2016&lt;/year&gt;&lt;/dates&gt;&lt;pub-location&gt;Nairobi&lt;/pub-location&gt;&lt;publisher&gt;Government Printer&lt;/publisher&gt;&lt;urls&gt;&lt;related-urls&gt;&lt;url&gt;http://kenyalaw.org:8181/exist/kenyalex/actview.xql?actid=No.%2031%20of%202016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Kenya, 2016a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  <w:p w14:paraId="7DE0DA0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Data Protection Act 24 of 20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9&lt;/Year&gt;&lt;RecNum&gt;7045&lt;/RecNum&gt;&lt;DisplayText&gt;(Kenya, 2019a)&lt;/DisplayText&gt;&lt;record&gt;&lt;rec-number&gt;7045&lt;/rec-number&gt;&lt;foreign-keys&gt;&lt;key app="EN" db-id="vafvvetfy0a5rfe95whpvdd7ttp9p2wrpd9s" timestamp="1627507423"&gt;7045&lt;/key&gt;&lt;/foreign-keys&gt;&lt;ref-type name="Web Page"&gt;12&lt;/ref-type&gt;&lt;contributors&gt;&lt;authors&gt;&lt;author&gt;Kenya&lt;/author&gt;&lt;/authors&gt;&lt;/contributors&gt;&lt;titles&gt;&lt;title&gt;Data Protection Act 24 of 2019&lt;/title&gt;&lt;/titles&gt;&lt;volume&gt;2021&lt;/volume&gt;&lt;number&gt;20th July&lt;/number&gt;&lt;dates&gt;&lt;year&gt;2019&lt;/year&gt;&lt;/dates&gt;&lt;pub-location&gt;Nairobi&lt;/pub-location&gt;&lt;publisher&gt;Government Printer&lt;/publisher&gt;&lt;urls&gt;&lt;related-urls&gt;&lt;url&gt;http://kenyalaw.org:8181/exist/kenyalex/actview.xql?actid=No.%2024%20of%202019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9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6198BEC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Kenya Information and Communications Act 1 of 200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09&lt;/Year&gt;&lt;RecNum&gt;6893&lt;/RecNum&gt;&lt;DisplayText&gt;(Kenya, 2009)&lt;/DisplayText&gt;&lt;record&gt;&lt;rec-number&gt;6893&lt;/rec-number&gt;&lt;foreign-keys&gt;&lt;key app="EN" db-id="vafvvetfy0a5rfe95whpvdd7ttp9p2wrpd9s" timestamp="1626957123"&gt;6893&lt;/key&gt;&lt;/foreign-keys&gt;&lt;ref-type name="Web Page"&gt;12&lt;/ref-type&gt;&lt;contributors&gt;&lt;authors&gt;&lt;author&gt;Kenya&lt;/author&gt;&lt;/authors&gt;&lt;/contributors&gt;&lt;titles&gt;&lt;title&gt;Kenya Information and Communications Act 1 of 2009&lt;/title&gt;&lt;/titles&gt;&lt;volume&gt;2021&lt;/volume&gt;&lt;number&gt;20th July&lt;/number&gt;&lt;dates&gt;&lt;year&gt;2009&lt;/year&gt;&lt;/dates&gt;&lt;pub-location&gt;Nairobi&lt;/pub-location&gt;&lt;publisher&gt;Government Printer&lt;/publisher&gt;&lt;urls&gt;&lt;related-urls&gt;&lt;url&gt;http://kenyalaw.org:8181/exist/kenyalex/actview.xql?actid=No.%202%20of%20199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09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D19B1EE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ostal Corporation of Kenya Act 3 of 199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98&lt;/Year&gt;&lt;RecNum&gt;7046&lt;/RecNum&gt;&lt;DisplayText&gt;(Kenya, 1998)&lt;/DisplayText&gt;&lt;record&gt;&lt;rec-number&gt;7046&lt;/rec-number&gt;&lt;foreign-keys&gt;&lt;key app="EN" db-id="vafvvetfy0a5rfe95whpvdd7ttp9p2wrpd9s" timestamp="1627507934"&gt;7046&lt;/key&gt;&lt;/foreign-keys&gt;&lt;ref-type name="Web Page"&gt;12&lt;/ref-type&gt;&lt;contributors&gt;&lt;authors&gt;&lt;author&gt;Kenya&lt;/author&gt;&lt;/authors&gt;&lt;/contributors&gt;&lt;titles&gt;&lt;title&gt;Postal Corporation of Kenya Act 3 of 1998&lt;/title&gt;&lt;/titles&gt;&lt;volume&gt;2021&lt;/volume&gt;&lt;number&gt;20th July&lt;/number&gt;&lt;dates&gt;&lt;year&gt;1998&lt;/year&gt;&lt;/dates&gt;&lt;pub-location&gt;Nairobi&lt;/pub-location&gt;&lt;publisher&gt;Government Printer&lt;/publisher&gt;&lt;urls&gt;&lt;related-urls&gt;&lt;url&gt;http://kenyalaw.org:8181/exist/kenyalex/actview.xql?actid=No.%203%20of%20199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98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DCBBF18" w14:textId="77777777" w:rsidR="004A7F2B" w:rsidRPr="00084DF2" w:rsidRDefault="004A7F2B" w:rsidP="00481193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14" w:type="dxa"/>
          </w:tcPr>
          <w:p w14:paraId="7C6EC811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Electronic Communications and Transactions Act 25 of 2002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2002&lt;/Year&gt;&lt;RecNum&gt;484&lt;/RecNum&gt;&lt;DisplayText&gt;(South Africa, 2002b)&lt;/DisplayText&gt;&lt;record&gt;&lt;rec-number&gt;484&lt;/rec-number&gt;&lt;foreign-keys&gt;&lt;key app="EN" db-id="vafvvetfy0a5rfe95whpvdd7ttp9p2wrpd9s" timestamp="0"&gt;484&lt;/key&gt;&lt;/foreign-keys&gt;&lt;ref-type name="Web Page"&gt;12&lt;/ref-type&gt;&lt;contributors&gt;&lt;authors&gt;&lt;author&gt;South Africa,&lt;/author&gt;&lt;/authors&gt;&lt;/contributors&gt;&lt;titles&gt;&lt;title&gt;Electronic Communications and Transactions Act 25 of 2002&lt;/title&gt;&lt;/titles&gt;&lt;volume&gt;2021&lt;/volume&gt;&lt;number&gt;20th July&lt;/number&gt;&lt;dates&gt;&lt;year&gt;2002&lt;/year&gt;&lt;/dates&gt;&lt;pub-location&gt;Pretoria&lt;/pub-location&gt;&lt;publisher&gt;Government Printer&lt;/publisher&gt;&lt;urls&gt;&lt;related-urls&gt;&lt;url&gt;http://www.info.gov.za/view/DownloadFileAction?id=68060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2002b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>.</w:t>
            </w:r>
          </w:p>
          <w:p w14:paraId="40FE37E6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rotection of Personal Information Act 4 of 2013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2013&lt;/Year&gt;&lt;RecNum&gt;1769&lt;/RecNum&gt;&lt;DisplayText&gt;(South Africa, 2013d)&lt;/DisplayText&gt;&lt;record&gt;&lt;rec-number&gt;1769&lt;/rec-number&gt;&lt;foreign-keys&gt;&lt;key app="EN" db-id="vafvvetfy0a5rfe95whpvdd7ttp9p2wrpd9s" timestamp="0"&gt;1769&lt;/key&gt;&lt;/foreign-keys&gt;&lt;ref-type name="Web Page"&gt;12&lt;/ref-type&gt;&lt;contributors&gt;&lt;authors&gt;&lt;author&gt;South Africa,&lt;/author&gt;&lt;/authors&gt;&lt;/contributors&gt;&lt;titles&gt;&lt;title&gt;Protection of Personal Information Act 4 of 2013&lt;/title&gt;&lt;/titles&gt;&lt;volume&gt;2021&lt;/volume&gt;&lt;number&gt;20th July&lt;/number&gt;&lt;dates&gt;&lt;year&gt;2013&lt;/year&gt;&lt;/dates&gt;&lt;pub-location&gt;Pretoria&lt;/pub-location&gt;&lt;publisher&gt;Government Printer&lt;/publisher&gt;&lt;urls&gt;&lt;related-urls&gt;&lt;url&gt;http://www.justice.gov.za/legislation/acts/2013-004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2013d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  <w:r w:rsidRPr="00084DF2">
              <w:rPr>
                <w:rFonts w:ascii="Times New Roman" w:hAnsi="Times New Roman" w:cs="Times New Roman"/>
              </w:rPr>
              <w:t>.</w:t>
            </w:r>
          </w:p>
          <w:p w14:paraId="73B358FB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Regulation of the Interception of Communications and Provision of Communication-Related Information Act No. 70 of 2002 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South Africa&lt;/Author&gt;&lt;Year&gt;2002&lt;/Year&gt;&lt;RecNum&gt;486&lt;/RecNum&gt;&lt;DisplayText&gt;(South Africa, 2002f)&lt;/DisplayText&gt;&lt;record&gt;&lt;rec-number&gt;486&lt;/rec-number&gt;&lt;foreign-keys&gt;&lt;key app="EN" db-id="vafvvetfy0a5rfe95whpvdd7ttp9p2wrpd9s" timestamp="0"&gt;486&lt;/key&gt;&lt;/foreign-keys&gt;&lt;ref-type name="Web Page"&gt;12&lt;/ref-type&gt;&lt;contributors&gt;&lt;authors&gt;&lt;author&gt;South Africa,&lt;/author&gt;&lt;/authors&gt;&lt;/contributors&gt;&lt;titles&gt;&lt;title&gt;Regulation of Interception of Communication and Provision of Communication-related Information Act 70 of 2002&lt;/title&gt;&lt;/titles&gt;&lt;volume&gt;2021&lt;/volume&gt;&lt;number&gt;20th July&lt;/number&gt;&lt;dates&gt;&lt;year&gt;2002&lt;/year&gt;&lt;/dates&gt;&lt;pub-location&gt;Pretoria&lt;/pub-location&gt;&lt;publisher&gt;Government Printer&lt;/publisher&gt;&lt;urls&gt;&lt;related-urls&gt;&lt;url&gt;http://www.info.gov.za/gazette/acts/2002/a70-02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>(South Africa, 2002f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23" w:type="dxa"/>
          </w:tcPr>
          <w:p w14:paraId="42697AA3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Access to Information and Protection of Privacy Act 5 of 2003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3&lt;/Year&gt;&lt;RecNum&gt;6878&lt;/RecNum&gt;&lt;DisplayText&gt;(Zimbabwe, 2003)&lt;/DisplayText&gt;&lt;record&gt;&lt;rec-number&gt;6878&lt;/rec-number&gt;&lt;foreign-keys&gt;&lt;key app="EN" db-id="vafvvetfy0a5rfe95whpvdd7ttp9p2wrpd9s" timestamp="1626857646"&gt;6878&lt;/key&gt;&lt;/foreign-keys&gt;&lt;ref-type name="Web Page"&gt;12&lt;/ref-type&gt;&lt;contributors&gt;&lt;authors&gt;&lt;author&gt;Zimbabwe&lt;/author&gt;&lt;/authors&gt;&lt;/contributors&gt;&lt;titles&gt;&lt;title&gt;Access to Information and Protection of Privacy Act 5 of 2003&lt;/title&gt;&lt;/titles&gt;&lt;volume&gt;2021&lt;/volume&gt;&lt;number&gt;20th July&lt;/number&gt;&lt;dates&gt;&lt;year&gt;2003&lt;/year&gt;&lt;/dates&gt;&lt;pub-location&gt;Harare&lt;/pub-location&gt;&lt;publisher&gt;Government Printer&lt;/publisher&gt;&lt;urls&gt;&lt;related-urls&gt;&lt;url&gt;http://zimlii.org/zw/legislation/act/2003/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3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639296F4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ostal and Telecommunications Act 4 of 2000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0&lt;/Year&gt;&lt;RecNum&gt;6880&lt;/RecNum&gt;&lt;DisplayText&gt;(Zimbabwe, 2000)&lt;/DisplayText&gt;&lt;record&gt;&lt;rec-number&gt;6880&lt;/rec-number&gt;&lt;foreign-keys&gt;&lt;key app="EN" db-id="vafvvetfy0a5rfe95whpvdd7ttp9p2wrpd9s" timestamp="1626857909"&gt;6880&lt;/key&gt;&lt;/foreign-keys&gt;&lt;ref-type name="Web Page"&gt;12&lt;/ref-type&gt;&lt;contributors&gt;&lt;authors&gt;&lt;author&gt;Zimbabwe&lt;/author&gt;&lt;/authors&gt;&lt;/contributors&gt;&lt;titles&gt;&lt;title&gt;Postal and Telecommunications Act 4 of 2000&lt;/title&gt;&lt;/titles&gt;&lt;volume&gt;2021&lt;/volume&gt;&lt;number&gt;20th July&lt;/number&gt;&lt;dates&gt;&lt;year&gt;2000&lt;/year&gt;&lt;/dates&gt;&lt;pub-location&gt;Harare&lt;/pub-location&gt;&lt;publisher&gt;Government Printer&lt;/publisher&gt;&lt;urls&gt;&lt;related-urls&gt;&lt;url&gt;http://zimlii.org/zw/legislation/act/2000/4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0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4A7F2B" w:rsidRPr="00084DF2" w14:paraId="4836125F" w14:textId="77777777" w:rsidTr="00481193">
        <w:trPr>
          <w:jc w:val="center"/>
        </w:trPr>
        <w:tc>
          <w:tcPr>
            <w:tcW w:w="1527" w:type="dxa"/>
          </w:tcPr>
          <w:p w14:paraId="26AC79EE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Information, Data Exchange, and Storage </w:t>
            </w:r>
            <w:r w:rsidRPr="00084DF2">
              <w:rPr>
                <w:rFonts w:ascii="Times New Roman" w:hAnsi="Times New Roman" w:cs="Times New Roman"/>
              </w:rPr>
              <w:lastRenderedPageBreak/>
              <w:t>regulations/ standards</w:t>
            </w:r>
          </w:p>
        </w:tc>
        <w:tc>
          <w:tcPr>
            <w:tcW w:w="3561" w:type="dxa"/>
          </w:tcPr>
          <w:p w14:paraId="41CE633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Electronic Communications and Transactions Regulations: Statutory Instrument No. 42 of 201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6&lt;/Year&gt;&lt;RecNum&gt;6915&lt;/RecNum&gt;&lt;DisplayText&gt;(Botswana, 2016a)&lt;/DisplayText&gt;&lt;record&gt;&lt;rec-number&gt;6915&lt;/rec-number&gt;&lt;foreign-keys&gt;&lt;key app="EN" db-id="vafvvetfy0a5rfe95whpvdd7ttp9p2wrpd9s" timestamp="1626983959"&gt;6915&lt;/key&gt;&lt;/foreign-keys&gt;&lt;ref-type name="Web Page"&gt;12&lt;/ref-type&gt;&lt;contributors&gt;&lt;authors&gt;&lt;author&gt;Botswana&lt;/author&gt;&lt;/authors&gt;&lt;/contributors&gt;&lt;titles&gt;&lt;title&gt;Electronic Communications and Transactions Regulations: Statutory Instrument No. 42 of 2016&lt;/title&gt;&lt;/titles&gt;&lt;volume&gt;2021&lt;/volume&gt;&lt;number&gt;20th July&lt;/number&gt;&lt;dates&gt;&lt;year&gt;2016&lt;/year&gt;&lt;/dates&gt;&lt;pub-location&gt;Gaborone&lt;/pub-location&gt;&lt;urls&gt;&lt;related-urls&gt;&lt;url&gt;https://www.bocra.org.bw/sites/default/files/documents/Electronic%20Communications%20and%20Transactions%20Act%20Regulations%202016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6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5C056CC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Regulatory Directive No. 1 of 201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 Communications Regulatory Authority&lt;/Author&gt;&lt;Year&gt;2017&lt;/Year&gt;&lt;RecNum&gt;6911&lt;/RecNum&gt;&lt;DisplayText&gt;(Botswana Communications Regulatory Authority, 2017)&lt;/DisplayText&gt;&lt;record&gt;&lt;rec-number&gt;6911&lt;/rec-number&gt;&lt;foreign-keys&gt;&lt;key app="EN" db-id="vafvvetfy0a5rfe95whpvdd7ttp9p2wrpd9s" timestamp="1626982791"&gt;6911&lt;/key&gt;&lt;/foreign-keys&gt;&lt;ref-type name="Web Page"&gt;12&lt;/ref-type&gt;&lt;contributors&gt;&lt;authors&gt;&lt;author&gt;Botswana Communications Regulatory Authority,&lt;/author&gt;&lt;/authors&gt;&lt;/contributors&gt;&lt;titles&gt;&lt;title&gt;Regulatory Directive No. 1 of 2017&lt;/title&gt;&lt;/titles&gt;&lt;volume&gt;2021&lt;/volume&gt;&lt;number&gt;21st July&lt;/number&gt;&lt;dates&gt;&lt;year&gt;2017&lt;/year&gt;&lt;/dates&gt;&lt;pub-location&gt;Gaborone&lt;/pub-location&gt;&lt;publisher&gt;Botswana Government&lt;/publisher&gt;&lt;urls&gt;&lt;related-urls&gt;&lt;url&gt;https://www.bocra.org.bw/sites/default/files/documents/201704241115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 Communications Regulatory Authority, 2017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5ECE9D95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Government ICT Standards: Cloud Computing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904&lt;/RecNum&gt;&lt;DisplayText&gt;(ICT Authority [Kenya], 2016a)&lt;/DisplayText&gt;&lt;record&gt;&lt;rec-number&gt;6904&lt;/rec-number&gt;&lt;foreign-keys&gt;&lt;key app="EN" db-id="vafvvetfy0a5rfe95whpvdd7ttp9p2wrpd9s" timestamp="1626979445"&gt;6904&lt;/key&gt;&lt;/foreign-keys&gt;&lt;ref-type name="Web Page"&gt;12&lt;/ref-type&gt;&lt;contributors&gt;&lt;authors&gt;&lt;author&gt;ICT Authority [Kenya],&lt;/author&gt;&lt;/authors&gt;&lt;/contributors&gt;&lt;titles&gt;&lt;title&gt;Government ICT Standards: Cloud Computing Standard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cloud-computing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780564A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Government ICT Standards: Data Centre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905&lt;/RecNum&gt;&lt;DisplayText&gt;(ICT Authority [Kenya], 2016b)&lt;/DisplayText&gt;&lt;record&gt;&lt;rec-number&gt;6905&lt;/rec-number&gt;&lt;foreign-keys&gt;&lt;key app="EN" db-id="vafvvetfy0a5rfe95whpvdd7ttp9p2wrpd9s" timestamp="1626979471"&gt;6905&lt;/key&gt;&lt;/foreign-keys&gt;&lt;ref-type name="Web Page"&gt;12&lt;/ref-type&gt;&lt;contributors&gt;&lt;authors&gt;&lt;author&gt;ICT Authority [Kenya],&lt;/author&gt;&lt;/authors&gt;&lt;/contributors&gt;&lt;titles&gt;&lt;title&gt;Government ICT Standards: Data Centre Standard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data-centre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17B23B5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Government ICT Standards: Electronic Records and Data Management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141&lt;/RecNum&gt;&lt;DisplayText&gt;(ICT Authority [Kenya], 2016c)&lt;/DisplayText&gt;&lt;record&gt;&lt;rec-number&gt;6141&lt;/rec-number&gt;&lt;foreign-keys&gt;&lt;key app="EN" db-id="vafvvetfy0a5rfe95whpvdd7ttp9p2wrpd9s" timestamp="1538031774"&gt;6141&lt;/key&gt;&lt;/foreign-keys&gt;&lt;ref-type name="Web Page"&gt;12&lt;/ref-type&gt;&lt;contributors&gt;&lt;authors&gt;&lt;author&gt;ICT Authority [Kenya],&lt;/author&gt;&lt;/authors&gt;&lt;/contributors&gt;&lt;titles&gt;&lt;title&gt;Government ICT Standards: Electronic Records and Data Management Standard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electronic-records-data-mgt-st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C15B3E3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Government ICT Standards: End-User Computing Devices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906&lt;/RecNum&gt;&lt;DisplayText&gt;(ICT Authority [Kenya], 2016d)&lt;/DisplayText&gt;&lt;record&gt;&lt;rec-number&gt;6906&lt;/rec-number&gt;&lt;foreign-keys&gt;&lt;key app="EN" db-id="vafvvetfy0a5rfe95whpvdd7ttp9p2wrpd9s" timestamp="1626979499"&gt;6906&lt;/key&gt;&lt;/foreign-keys&gt;&lt;ref-type name="Web Page"&gt;12&lt;/ref-type&gt;&lt;contributors&gt;&lt;authors&gt;&lt;author&gt;ICT Authority [Kenya],&lt;/author&gt;&lt;/authors&gt;&lt;/contributors&gt;&lt;titles&gt;&lt;title&gt;Government ICT Standards: End-User Computing Devices Standard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end-user-equipment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7A30333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80808"/>
                <w:lang w:val="en-US"/>
              </w:rPr>
              <w:t>Government</w:t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ICT Standards: </w:t>
            </w:r>
            <w:r w:rsidRPr="00084DF2">
              <w:rPr>
                <w:rFonts w:ascii="Times New Roman" w:hAnsi="Times New Roman" w:cs="Times New Roman"/>
                <w:color w:val="080808"/>
                <w:lang w:val="en-US"/>
              </w:rPr>
              <w:t>Government</w:t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Enterprise Architecture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140&lt;/RecNum&gt;&lt;DisplayText&gt;(ICT Authority [Kenya], 2016e)&lt;/DisplayText&gt;&lt;record&gt;&lt;rec-number&gt;6140&lt;/rec-number&gt;&lt;foreign-keys&gt;&lt;key app="EN" db-id="vafvvetfy0a5rfe95whpvdd7ttp9p2wrpd9s" timestamp="1538029018"&gt;6140&lt;/key&gt;&lt;/foreign-keys&gt;&lt;ref-type name="Web Page"&gt;12&lt;/ref-type&gt;&lt;contributors&gt;&lt;authors&gt;&lt;author&gt;ICT Authority [Kenya],&lt;/author&gt;&lt;/authors&gt;&lt;/contributors&gt;&lt;titles&gt;&lt;title&gt;Government ICT Standards: Government Enterprise Architecture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general-guiding-principles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e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3BE9F8E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Government ICT Standards: ICT Human Capital &amp; Workforce Development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7&lt;/Year&gt;&lt;RecNum&gt;6907&lt;/RecNum&gt;&lt;DisplayText&gt;(ICT Authority [Kenya], 2017a)&lt;/DisplayText&gt;&lt;record&gt;&lt;rec-number&gt;6907&lt;/rec-number&gt;&lt;foreign-keys&gt;&lt;key app="EN" db-id="vafvvetfy0a5rfe95whpvdd7ttp9p2wrpd9s" timestamp="1626979526"&gt;6907&lt;/key&gt;&lt;/foreign-keys&gt;&lt;ref-type name="Web Page"&gt;12&lt;/ref-type&gt;&lt;contributors&gt;&lt;authors&gt;&lt;author&gt;ICT Authority [Kenya],&lt;/author&gt;&lt;/authors&gt;&lt;/contributors&gt;&lt;titles&gt;&lt;title&gt;Government ICT Standards: ICT Human Capital &amp;amp; Workforce Development Standard&lt;/title&gt;&lt;/titles&gt;&lt;volume&gt;2021&lt;/volume&gt;&lt;number&gt;20th July&lt;/number&gt;&lt;dates&gt;&lt;year&gt;2017&lt;/year&gt;&lt;/dates&gt;&lt;pub-location&gt;Nairobi, Kenya&lt;/pub-location&gt;&lt;publisher&gt;ICT Authority&lt;/publisher&gt;&lt;urls&gt;&lt;related-urls&gt;&lt;url&gt;http://icta.go.ke/standards/ict-human-capital-workforce-devpt-st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7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2FBF73B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Government ICT Standards: Information Security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908&lt;/RecNum&gt;&lt;DisplayText&gt;(ICT Authority [Kenya], 2016f)&lt;/DisplayText&gt;&lt;record&gt;&lt;rec-number&gt;6908&lt;/rec-number&gt;&lt;foreign-keys&gt;&lt;key app="EN" db-id="vafvvetfy0a5rfe95whpvdd7ttp9p2wrpd9s" timestamp="1626979590"&gt;6908&lt;/key&gt;&lt;/foreign-keys&gt;&lt;ref-type name="Web Page"&gt;12&lt;/ref-type&gt;&lt;contributors&gt;&lt;authors&gt;&lt;author&gt;ICT Authority [Kenya],&lt;/author&gt;&lt;/authors&gt;&lt;/contributors&gt;&lt;titles&gt;&lt;title&gt;Government ICT Standards: Information Security Standard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information-security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f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7487AF5" w14:textId="77777777" w:rsidR="004A7F2B" w:rsidRPr="00084DF2" w:rsidRDefault="004A7F2B" w:rsidP="00481193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Government ICT Standards: IT Governance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6&lt;/Year&gt;&lt;RecNum&gt;6909&lt;/RecNum&gt;&lt;DisplayText&gt;(ICT Authority [Kenya], 2016g)&lt;/DisplayText&gt;&lt;record&gt;&lt;rec-number&gt;6909&lt;/rec-number&gt;&lt;foreign-keys&gt;&lt;key app="EN" db-id="vafvvetfy0a5rfe95whpvdd7ttp9p2wrpd9s" timestamp="1626979630"&gt;6909&lt;/key&gt;&lt;/foreign-keys&gt;&lt;ref-type name="Web Page"&gt;12&lt;/ref-type&gt;&lt;contributors&gt;&lt;authors&gt;&lt;author&gt;ICT Authority [Kenya],&lt;/author&gt;&lt;/authors&gt;&lt;/contributors&gt;&lt;titles&gt;&lt;title&gt;Government ICT Standards: IT Governance Standard&lt;/title&gt;&lt;/titles&gt;&lt;volume&gt;2021&lt;/volume&gt;&lt;number&gt;20th July&lt;/number&gt;&lt;dates&gt;&lt;year&gt;2016&lt;/year&gt;&lt;/dates&gt;&lt;pub-location&gt;Nairobi, Kenya&lt;/pub-location&gt;&lt;publisher&gt;ICT Authority&lt;/publisher&gt;&lt;urls&gt;&lt;related-urls&gt;&lt;url&gt;http://icta.go.ke/standards/it-governance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6g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2A1F1D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lastRenderedPageBreak/>
              <w:t xml:space="preserve">Government ICT Standards: Systems &amp; Applications Standard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CT Authority [Kenya]&lt;/Author&gt;&lt;Year&gt;2017&lt;/Year&gt;&lt;RecNum&gt;6910&lt;/RecNum&gt;&lt;DisplayText&gt;(ICT Authority [Kenya], 2017b)&lt;/DisplayText&gt;&lt;record&gt;&lt;rec-number&gt;6910&lt;/rec-number&gt;&lt;foreign-keys&gt;&lt;key app="EN" db-id="vafvvetfy0a5rfe95whpvdd7ttp9p2wrpd9s" timestamp="1626979654"&gt;6910&lt;/key&gt;&lt;/foreign-keys&gt;&lt;ref-type name="Web Page"&gt;12&lt;/ref-type&gt;&lt;contributors&gt;&lt;authors&gt;&lt;author&gt;ICT Authority [Kenya],&lt;/author&gt;&lt;/authors&gt;&lt;/contributors&gt;&lt;titles&gt;&lt;title&gt;Government ICT Standards: Systems &amp;amp; Applications Standard&lt;/title&gt;&lt;/titles&gt;&lt;volume&gt;2021&lt;/volume&gt;&lt;number&gt;20th July&lt;/number&gt;&lt;dates&gt;&lt;year&gt;2017&lt;/year&gt;&lt;/dates&gt;&lt;pub-location&gt;Nairobi, Kenya&lt;/pub-location&gt;&lt;publisher&gt;ICT Authority&lt;/publisher&gt;&lt;urls&gt;&lt;related-urls&gt;&lt;url&gt;http://icta.go.ke/standards/systems-applications-standard/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ICT Authority [Kenya], 2017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59C73046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lastRenderedPageBreak/>
              <w:t xml:space="preserve">Minimum Information Security Standard </w:t>
            </w:r>
            <w:r w:rsidRPr="00084DF2">
              <w:rPr>
                <w:rFonts w:ascii="Times New Roman" w:hAnsi="Times New Roman" w:cs="Times New Roman"/>
              </w:rPr>
              <w:fldChar w:fldCharType="begin"/>
            </w:r>
            <w:r w:rsidRPr="00084DF2">
              <w:rPr>
                <w:rFonts w:ascii="Times New Roman" w:hAnsi="Times New Roman" w:cs="Times New Roman"/>
              </w:rPr>
              <w:instrText xml:space="preserve"> ADDIN EN.CITE &lt;EndNote&gt;&lt;Cite&gt;&lt;Author&gt;National Intelligence Agency [South Africa]&lt;/Author&gt;&lt;Year&gt;1996&lt;/Year&gt;&lt;RecNum&gt;477&lt;/RecNum&gt;&lt;DisplayText&gt;(National Intelligence Agency [South Africa], 1996)&lt;/DisplayText&gt;&lt;record&gt;&lt;rec-number&gt;477&lt;/rec-number&gt;&lt;foreign-keys&gt;&lt;key app="EN" db-id="vafvvetfy0a5rfe95whpvdd7ttp9p2wrpd9s" timestamp="0"&gt;477&lt;/key&gt;&lt;/foreign-keys&gt;&lt;ref-type name="Web Page"&gt;12&lt;/ref-type&gt;&lt;contributors&gt;&lt;authors&gt;&lt;author&gt;National Intelligence Agency [South Africa],&lt;/author&gt;&lt;/authors&gt;&lt;/contributors&gt;&lt;titles&gt;&lt;title&gt;Minimum Information Security Standard&lt;/title&gt;&lt;/titles&gt;&lt;volume&gt;2021&lt;/volume&gt;&lt;number&gt;20th July&lt;/number&gt;&lt;dates&gt;&lt;year&gt;1996&lt;/year&gt;&lt;/dates&gt;&lt;pub-location&gt;Pretoria&lt;/pub-location&gt;&lt;publisher&gt;Government Printer&lt;/publisher&gt;&lt;urls&gt;&lt;related-urls&gt;&lt;url&gt;http://www.right2info.org/resources/publications/laws-1/SA_Minimum%20Information%20Security%20Standards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</w:rPr>
              <w:t xml:space="preserve">(National Intelligence </w:t>
            </w:r>
            <w:r w:rsidRPr="00084DF2">
              <w:rPr>
                <w:rFonts w:ascii="Times New Roman" w:hAnsi="Times New Roman" w:cs="Times New Roman"/>
                <w:noProof/>
              </w:rPr>
              <w:t>Agency [South Africa], 1996)</w:t>
            </w:r>
            <w:r w:rsidRPr="00084D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023" w:type="dxa"/>
          </w:tcPr>
          <w:p w14:paraId="4993DA9A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</w:p>
        </w:tc>
      </w:tr>
      <w:tr w:rsidR="004A7F2B" w:rsidRPr="00084DF2" w14:paraId="52DA174D" w14:textId="77777777" w:rsidTr="00481193">
        <w:trPr>
          <w:jc w:val="center"/>
        </w:trPr>
        <w:tc>
          <w:tcPr>
            <w:tcW w:w="1527" w:type="dxa"/>
          </w:tcPr>
          <w:p w14:paraId="5D6BAAD7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lastRenderedPageBreak/>
              <w:t>International and Diplomatic</w:t>
            </w:r>
          </w:p>
        </w:tc>
        <w:tc>
          <w:tcPr>
            <w:tcW w:w="3561" w:type="dxa"/>
          </w:tcPr>
          <w:p w14:paraId="0685DC4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Diplomatic Immunities and Privileges Act 15 of 1980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80&lt;/Year&gt;&lt;RecNum&gt;7017&lt;/RecNum&gt;&lt;DisplayText&gt;(Botswana, 1980)&lt;/DisplayText&gt;&lt;record&gt;&lt;rec-number&gt;7017&lt;/rec-number&gt;&lt;foreign-keys&gt;&lt;key app="EN" db-id="vafvvetfy0a5rfe95whpvdd7ttp9p2wrpd9s" timestamp="1627499659"&gt;7017&lt;/key&gt;&lt;/foreign-keys&gt;&lt;ref-type name="Web Page"&gt;12&lt;/ref-type&gt;&lt;contributors&gt;&lt;authors&gt;&lt;author&gt;Botswana&lt;/author&gt;&lt;/authors&gt;&lt;/contributors&gt;&lt;titles&gt;&lt;title&gt;Diplomatic Immunities and Privileges Act 15 of 1980&lt;/title&gt;&lt;/titles&gt;&lt;volume&gt;2021&lt;/volume&gt;&lt;number&gt;20th July&lt;/number&gt;&lt;dates&gt;&lt;year&gt;1980&lt;/year&gt;&lt;/dates&gt;&lt;pub-location&gt;Gaborone&lt;/pub-location&gt;&lt;urls&gt;&lt;related-urls&gt;&lt;url&gt;https://botswanalaws.com/alphabetical-list-of-statutes/diplomatic-immunities-and-privileg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80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585FCE3B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ivileges and Immunities Act CAP 17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1970&lt;/Year&gt;&lt;RecNum&gt;6888&lt;/RecNum&gt;&lt;DisplayText&gt;(Kenya, 1970)&lt;/DisplayText&gt;&lt;record&gt;&lt;rec-number&gt;6888&lt;/rec-number&gt;&lt;foreign-keys&gt;&lt;key app="EN" db-id="vafvvetfy0a5rfe95whpvdd7ttp9p2wrpd9s" timestamp="1626955820"&gt;6888&lt;/key&gt;&lt;/foreign-keys&gt;&lt;ref-type name="Web Page"&gt;12&lt;/ref-type&gt;&lt;contributors&gt;&lt;authors&gt;&lt;author&gt;Kenya&lt;/author&gt;&lt;/authors&gt;&lt;/contributors&gt;&lt;titles&gt;&lt;title&gt;Privileges and Immunities Act Cap 179&lt;/title&gt;&lt;/titles&gt;&lt;volume&gt;2021&lt;/volume&gt;&lt;number&gt;20th July&lt;/number&gt;&lt;dates&gt;&lt;year&gt;1970&lt;/year&gt;&lt;/dates&gt;&lt;pub-location&gt;Nairobi&lt;/pub-location&gt;&lt;publisher&gt;Government Printer&lt;/publisher&gt;&lt;urls&gt;&lt;related-urls&gt;&lt;url&gt;http://kenyalaw.org:8181/exist/kenyalex/actview.xql?actid=CAP.%20179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1970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6E7789BE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Diplomatic Immunities and Privileges Amendment Act 35 of 200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8&lt;/Year&gt;&lt;RecNum&gt;7016&lt;/RecNum&gt;&lt;DisplayText&gt;(South Africa, 2008c)&lt;/DisplayText&gt;&lt;record&gt;&lt;rec-number&gt;7016&lt;/rec-number&gt;&lt;foreign-keys&gt;&lt;key app="EN" db-id="vafvvetfy0a5rfe95whpvdd7ttp9p2wrpd9s" timestamp="1627499472"&gt;7016&lt;/key&gt;&lt;/foreign-keys&gt;&lt;ref-type name="Web Page"&gt;12&lt;/ref-type&gt;&lt;contributors&gt;&lt;authors&gt;&lt;author&gt;South Africa,&lt;/author&gt;&lt;/authors&gt;&lt;/contributors&gt;&lt;titles&gt;&lt;title&gt;Diplomatic Immunities and Privileges Amendment Act 35 of 2008&lt;/title&gt;&lt;/titles&gt;&lt;volume&gt;2021&lt;/volume&gt;&lt;number&gt;20th July&lt;/number&gt;&lt;dates&gt;&lt;year&gt;2008&lt;/year&gt;&lt;/dates&gt;&lt;pub-location&gt;Pretoria&lt;/pub-location&gt;&lt;publisher&gt;Government Printer&lt;/publisher&gt;&lt;urls&gt;&lt;related-urls&gt;&lt;url&gt;https://www.gov.za/sites/default/files/gcis_document/201409/316491284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8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7AEC35D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ivileges and Immunities Act 1 of 197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72&lt;/Year&gt;&lt;RecNum&gt;7018&lt;/RecNum&gt;&lt;DisplayText&gt;(Zimbabwe, 1972)&lt;/DisplayText&gt;&lt;record&gt;&lt;rec-number&gt;7018&lt;/rec-number&gt;&lt;foreign-keys&gt;&lt;key app="EN" db-id="vafvvetfy0a5rfe95whpvdd7ttp9p2wrpd9s" timestamp="1627499806"&gt;7018&lt;/key&gt;&lt;/foreign-keys&gt;&lt;ref-type name="Web Page"&gt;12&lt;/ref-type&gt;&lt;contributors&gt;&lt;authors&gt;&lt;author&gt;Zimbabwe&lt;/author&gt;&lt;/authors&gt;&lt;/contributors&gt;&lt;titles&gt;&lt;title&gt;Privileges and Immunities Act 1 of 1972&lt;/title&gt;&lt;/titles&gt;&lt;volume&gt;2021&lt;/volume&gt;&lt;number&gt;20th July&lt;/number&gt;&lt;dates&gt;&lt;year&gt;1972&lt;/year&gt;&lt;/dates&gt;&lt;pub-location&gt;Harare&lt;/pub-location&gt;&lt;publisher&gt;Government Printer&lt;/publisher&gt;&lt;urls&gt;&lt;related-urls&gt;&lt;url&gt;https://zimlii.org/zw/legislation/act/1972/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72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44E84A4D" w14:textId="77777777" w:rsidTr="00481193">
        <w:trPr>
          <w:jc w:val="center"/>
        </w:trPr>
        <w:tc>
          <w:tcPr>
            <w:tcW w:w="1527" w:type="dxa"/>
          </w:tcPr>
          <w:p w14:paraId="13BCC69B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Labour</w:t>
            </w:r>
          </w:p>
        </w:tc>
        <w:tc>
          <w:tcPr>
            <w:tcW w:w="3561" w:type="dxa"/>
          </w:tcPr>
          <w:p w14:paraId="4C1BF5C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3004" w:type="dxa"/>
          </w:tcPr>
          <w:p w14:paraId="67B0F2D0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014" w:type="dxa"/>
          </w:tcPr>
          <w:p w14:paraId="0A600AC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Basic Conditions of Employment Act No. 75 of 1997</w:t>
            </w:r>
          </w:p>
          <w:p w14:paraId="218944E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Basic Conditions of Employment Amendment Act No. 20 of 1993</w:t>
            </w:r>
          </w:p>
          <w:p w14:paraId="2A2489D7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Employment Equity Act. No 55 of 1998</w:t>
            </w:r>
          </w:p>
          <w:p w14:paraId="56C8BA9F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Labour Relations Act No. 66 of 1995</w:t>
            </w:r>
          </w:p>
          <w:p w14:paraId="6DAC4478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Protected Disclosures Act No. 26 of 2000</w:t>
            </w:r>
          </w:p>
          <w:p w14:paraId="04CBA037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Unemployment Insurance Act No. 63 of 2002</w:t>
            </w:r>
          </w:p>
          <w:p w14:paraId="12CE11C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ZA"/>
              </w:rPr>
              <w:t>Public Services Act No. 103 of 1994</w:t>
            </w:r>
          </w:p>
        </w:tc>
        <w:tc>
          <w:tcPr>
            <w:tcW w:w="3023" w:type="dxa"/>
          </w:tcPr>
          <w:p w14:paraId="068C06AA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</w:p>
        </w:tc>
      </w:tr>
      <w:tr w:rsidR="004A7F2B" w:rsidRPr="00084DF2" w14:paraId="22D6170F" w14:textId="77777777" w:rsidTr="00481193">
        <w:trPr>
          <w:jc w:val="center"/>
        </w:trPr>
        <w:tc>
          <w:tcPr>
            <w:tcW w:w="1527" w:type="dxa"/>
          </w:tcPr>
          <w:p w14:paraId="1E773BB3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>Professions</w:t>
            </w:r>
          </w:p>
        </w:tc>
        <w:tc>
          <w:tcPr>
            <w:tcW w:w="3561" w:type="dxa"/>
          </w:tcPr>
          <w:p w14:paraId="5F39FFB1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Botswana Health Professions Act 17 of 200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1&lt;/Year&gt;&lt;RecNum&gt;6839&lt;/RecNum&gt;&lt;DisplayText&gt;(Botswana, 2001)&lt;/DisplayText&gt;&lt;record&gt;&lt;rec-number&gt;6839&lt;/rec-number&gt;&lt;foreign-keys&gt;&lt;key app="EN" db-id="vafvvetfy0a5rfe95whpvdd7ttp9p2wrpd9s" timestamp="1626792382"&gt;6839&lt;/key&gt;&lt;/foreign-keys&gt;&lt;ref-type name="Web Page"&gt;12&lt;/ref-type&gt;&lt;contributors&gt;&lt;authors&gt;&lt;author&gt;Botswana&lt;/author&gt;&lt;/authors&gt;&lt;/contributors&gt;&lt;titles&gt;&lt;title&gt;Botswana Health Professions Act 17 of 2001&lt;/title&gt;&lt;/titles&gt;&lt;volume&gt;2021&lt;/volume&gt;&lt;number&gt;20th July&lt;/number&gt;&lt;dates&gt;&lt;year&gt;2001&lt;/year&gt;&lt;/dates&gt;&lt;pub-location&gt;Gaborone&lt;/pub-location&gt;&lt;urls&gt;&lt;related-urls&gt;&lt;url&gt;https://botswanalaws.com/alphabetical-list-of-statutes/botswana-health-profession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1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F1315F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</w:p>
        </w:tc>
        <w:tc>
          <w:tcPr>
            <w:tcW w:w="3004" w:type="dxa"/>
          </w:tcPr>
          <w:p w14:paraId="2A3DCD4A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Health Records and Information Managers Act 15 of 201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6&lt;/Year&gt;&lt;RecNum&gt;6938&lt;/RecNum&gt;&lt;DisplayText&gt;(Kenya, 2016c)&lt;/DisplayText&gt;&lt;record&gt;&lt;rec-number&gt;6938&lt;/rec-number&gt;&lt;foreign-keys&gt;&lt;key app="EN" db-id="vafvvetfy0a5rfe95whpvdd7ttp9p2wrpd9s" timestamp="1626990572"&gt;6938&lt;/key&gt;&lt;/foreign-keys&gt;&lt;ref-type name="Web Page"&gt;12&lt;/ref-type&gt;&lt;contributors&gt;&lt;authors&gt;&lt;author&gt;Kenya&lt;/author&gt;&lt;/authors&gt;&lt;/contributors&gt;&lt;titles&gt;&lt;title&gt;Health Records and Information Managers Act 15 of 2016&lt;/title&gt;&lt;/titles&gt;&lt;volume&gt;2021&lt;/volume&gt;&lt;number&gt;20th July&lt;/number&gt;&lt;dates&gt;&lt;year&gt;2016&lt;/year&gt;&lt;/dates&gt;&lt;pub-location&gt;Nairobi&lt;/pub-location&gt;&lt;publisher&gt;Government Printer&lt;/publisher&gt;&lt;urls&gt;&lt;related-urls&gt;&lt;url&gt;http://kenyalaw.org:8181/exist/kenyalex/actview.xql?actid=No.%2015%20of%202016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6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FF96AB3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Medical Practitioners and Dentists Act 12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7021&lt;/RecNum&gt;&lt;DisplayText&gt;(Kenya, 2012j)&lt;/DisplayText&gt;&lt;record&gt;&lt;rec-number&gt;7021&lt;/rec-number&gt;&lt;foreign-keys&gt;&lt;key app="EN" db-id="vafvvetfy0a5rfe95whpvdd7ttp9p2wrpd9s" timestamp="1627500645"&gt;7021&lt;/key&gt;&lt;/foreign-keys&gt;&lt;ref-type name="Web Page"&gt;12&lt;/ref-type&gt;&lt;contributors&gt;&lt;authors&gt;&lt;author&gt;Kenya&lt;/author&gt;&lt;/authors&gt;&lt;/contributors&gt;&lt;titles&gt;&lt;title&gt;Medical Practitioners and Dentists Act 12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medicalboard.co.ke/resources/MPDB_Cap25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j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3E7F0E33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Health Professions Amendment Act 29 of 200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7&lt;/Year&gt;&lt;RecNum&gt;7019&lt;/RecNum&gt;&lt;DisplayText&gt;(South Africa, 2007a)&lt;/DisplayText&gt;&lt;record&gt;&lt;rec-number&gt;7019&lt;/rec-number&gt;&lt;foreign-keys&gt;&lt;key app="EN" db-id="vafvvetfy0a5rfe95whpvdd7ttp9p2wrpd9s" timestamp="1627500348"&gt;7019&lt;/key&gt;&lt;/foreign-keys&gt;&lt;ref-type name="Web Page"&gt;12&lt;/ref-type&gt;&lt;contributors&gt;&lt;authors&gt;&lt;author&gt;South Africa,&lt;/author&gt;&lt;/authors&gt;&lt;/contributors&gt;&lt;titles&gt;&lt;title&gt;Health Professions Amendment Act 29 of 2007&lt;/title&gt;&lt;/titles&gt;&lt;volume&gt;2021&lt;/volume&gt;&lt;number&gt;20th July&lt;/number&gt;&lt;dates&gt;&lt;year&gt;2007&lt;/year&gt;&lt;/dates&gt;&lt;pub-location&gt;Pretoria&lt;/pub-location&gt;&lt;publisher&gt;Government Printer&lt;/publisher&gt;&lt;urls&gt;&lt;related-urls&gt;&lt;url&gt;https://www.gov.za/sites/default/files/gcis_document/201409/a29-07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7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B5084B5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raditional Health Practitioners Act 22 of 2007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7&lt;/Year&gt;&lt;RecNum&gt;7020&lt;/RecNum&gt;&lt;DisplayText&gt;(South Africa, 2007b)&lt;/DisplayText&gt;&lt;record&gt;&lt;rec-number&gt;7020&lt;/rec-number&gt;&lt;foreign-keys&gt;&lt;key app="EN" db-id="vafvvetfy0a5rfe95whpvdd7ttp9p2wrpd9s" timestamp="1627500437"&gt;7020&lt;/key&gt;&lt;/foreign-keys&gt;&lt;ref-type name="Web Page"&gt;12&lt;/ref-type&gt;&lt;contributors&gt;&lt;authors&gt;&lt;author&gt;South Africa,&lt;/author&gt;&lt;/authors&gt;&lt;/contributors&gt;&lt;titles&gt;&lt;title&gt;Traditional Health Practitioners Act 22 of 2007&lt;/title&gt;&lt;/titles&gt;&lt;volume&gt;2021&lt;/volume&gt;&lt;number&gt;20th July&lt;/number&gt;&lt;dates&gt;&lt;year&gt;2007&lt;/year&gt;&lt;/dates&gt;&lt;pub-location&gt;Pretoria&lt;/pub-location&gt;&lt;publisher&gt;Government Printer&lt;/publisher&gt;&lt;urls&gt;&lt;related-urls&gt;&lt;url&gt;https://www.gov.za/sites/default/files/gcis_document/201409/a22-07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7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4AFFE6D9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Public Accountants and Auditors Amendment Act 1 of  2015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5&lt;/Year&gt;&lt;RecNum&gt;6873&lt;/RecNum&gt;&lt;DisplayText&gt;(Zimbabwe, 2015b)&lt;/DisplayText&gt;&lt;record&gt;&lt;rec-number&gt;6873&lt;/rec-number&gt;&lt;foreign-keys&gt;&lt;key app="EN" db-id="vafvvetfy0a5rfe95whpvdd7ttp9p2wrpd9s" timestamp="1626855970"&gt;6873&lt;/key&gt;&lt;/foreign-keys&gt;&lt;ref-type name="Web Page"&gt;12&lt;/ref-type&gt;&lt;contributors&gt;&lt;authors&gt;&lt;author&gt;Zimbabwe&lt;/author&gt;&lt;/authors&gt;&lt;/contributors&gt;&lt;titles&gt;&lt;title&gt;Public Accountants and Auditors Amendment Act 1 of  2015&lt;/title&gt;&lt;/titles&gt;&lt;volume&gt;2021&lt;/volume&gt;&lt;number&gt;20th July&lt;/number&gt;&lt;dates&gt;&lt;year&gt;2015&lt;/year&gt;&lt;/dates&gt;&lt;pub-location&gt;Harare&lt;/pub-location&gt;&lt;publisher&gt;Government Printer&lt;/publisher&gt;&lt;urls&gt;&lt;related-urls&gt;&lt;url&gt;http://zimlii.org/zw/legislation/act/2015/1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5b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5647FD87" w14:textId="77777777" w:rsidR="004A7F2B" w:rsidRPr="00084DF2" w:rsidRDefault="004A7F2B" w:rsidP="00481193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raditional Medical Practitioners Act 38 of 198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81&lt;/Year&gt;&lt;RecNum&gt;6883&lt;/RecNum&gt;&lt;DisplayText&gt;(Zimbabwe, 1981)&lt;/DisplayText&gt;&lt;record&gt;&lt;rec-number&gt;6883&lt;/rec-number&gt;&lt;foreign-keys&gt;&lt;key app="EN" db-id="vafvvetfy0a5rfe95whpvdd7ttp9p2wrpd9s" timestamp="1626888705"&gt;6883&lt;/key&gt;&lt;/foreign-keys&gt;&lt;ref-type name="Web Page"&gt;12&lt;/ref-type&gt;&lt;contributors&gt;&lt;authors&gt;&lt;author&gt;Zimbabwe&lt;/author&gt;&lt;/authors&gt;&lt;/contributors&gt;&lt;titles&gt;&lt;title&gt;Traditional Medical Practitioners Act 38 of 1981&lt;/title&gt;&lt;/titles&gt;&lt;volume&gt;2021&lt;/volume&gt;&lt;number&gt;20th July&lt;/number&gt;&lt;dates&gt;&lt;year&gt;1981&lt;/year&gt;&lt;/dates&gt;&lt;pub-location&gt;Harare&lt;/pub-location&gt;&lt;publisher&gt;Government Printer&lt;/publisher&gt;&lt;urls&gt;&lt;related-urls&gt;&lt;url&gt;http://zimlii.org/zw/legislation/act/38/198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81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09615A79" w14:textId="77777777" w:rsidTr="00481193">
        <w:trPr>
          <w:jc w:val="center"/>
        </w:trPr>
        <w:tc>
          <w:tcPr>
            <w:tcW w:w="1527" w:type="dxa"/>
          </w:tcPr>
          <w:p w14:paraId="0A3F6D53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lastRenderedPageBreak/>
              <w:t>Property, Estates and Succession</w:t>
            </w:r>
          </w:p>
        </w:tc>
        <w:tc>
          <w:tcPr>
            <w:tcW w:w="3561" w:type="dxa"/>
          </w:tcPr>
          <w:p w14:paraId="3E51B895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autoSpaceDE w:val="0"/>
              <w:autoSpaceDN w:val="0"/>
              <w:adjustRightInd w:val="0"/>
              <w:spacing w:after="160" w:line="259" w:lineRule="auto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solvency Act 14 of 200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5&lt;/Year&gt;&lt;RecNum&gt;6847&lt;/RecNum&gt;&lt;DisplayText&gt;(Botswana, 2005a)&lt;/DisplayText&gt;&lt;record&gt;&lt;rec-number&gt;6847&lt;/rec-number&gt;&lt;foreign-keys&gt;&lt;key app="EN" db-id="vafvvetfy0a5rfe95whpvdd7ttp9p2wrpd9s" timestamp="1626802776"&gt;6847&lt;/key&gt;&lt;/foreign-keys&gt;&lt;ref-type name="Web Page"&gt;12&lt;/ref-type&gt;&lt;contributors&gt;&lt;authors&gt;&lt;author&gt;Botswana&lt;/author&gt;&lt;/authors&gt;&lt;/contributors&gt;&lt;titles&gt;&lt;title&gt;Insolvency Act 14 of 2005&lt;/title&gt;&lt;/titles&gt;&lt;volume&gt;2021&lt;/volume&gt;&lt;number&gt;20th July&lt;/number&gt;&lt;dates&gt;&lt;year&gt;2005&lt;/year&gt;&lt;/dates&gt;&lt;pub-location&gt;Gaborone&lt;/pub-location&gt;&lt;urls&gt;&lt;related-urls&gt;&lt;url&gt;https://botswanalaws.com/alphabetical-list-of-statutes/insolvency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5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0230524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Control Act 17 of 198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86&lt;/Year&gt;&lt;RecNum&gt;6849&lt;/RecNum&gt;&lt;DisplayText&gt;(Botswana, 1986)&lt;/DisplayText&gt;&lt;record&gt;&lt;rec-number&gt;6849&lt;/rec-number&gt;&lt;foreign-keys&gt;&lt;key app="EN" db-id="vafvvetfy0a5rfe95whpvdd7ttp9p2wrpd9s" timestamp="1626803056"&gt;6849&lt;/key&gt;&lt;/foreign-keys&gt;&lt;ref-type name="Web Page"&gt;12&lt;/ref-type&gt;&lt;contributors&gt;&lt;authors&gt;&lt;author&gt;Botswana&lt;/author&gt;&lt;/authors&gt;&lt;/contributors&gt;&lt;titles&gt;&lt;title&gt;Land Control Act 17 of 1986&lt;/title&gt;&lt;/titles&gt;&lt;volume&gt;2021&lt;/volume&gt;&lt;number&gt;20th July&lt;/number&gt;&lt;dates&gt;&lt;year&gt;1986&lt;/year&gt;&lt;/dates&gt;&lt;pub-location&gt;Gaborone&lt;/pub-location&gt;&lt;urls&gt;&lt;related-urls&gt;&lt;url&gt;https://botswanalaws.com/alphabetical-list-of-statutes/land-control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86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A892E30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Survey Act 9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11&lt;/Year&gt;&lt;RecNum&gt;6850&lt;/RecNum&gt;&lt;DisplayText&gt;(Botswana, 2011a)&lt;/DisplayText&gt;&lt;record&gt;&lt;rec-number&gt;6850&lt;/rec-number&gt;&lt;foreign-keys&gt;&lt;key app="EN" db-id="vafvvetfy0a5rfe95whpvdd7ttp9p2wrpd9s" timestamp="1626803152"&gt;6850&lt;/key&gt;&lt;/foreign-keys&gt;&lt;ref-type name="Web Page"&gt;12&lt;/ref-type&gt;&lt;contributors&gt;&lt;authors&gt;&lt;author&gt;Botswana&lt;/author&gt;&lt;/authors&gt;&lt;/contributors&gt;&lt;titles&gt;&lt;title&gt;Land Survey Act 9 of 2011&lt;/title&gt;&lt;/titles&gt;&lt;volume&gt;2021&lt;/volume&gt;&lt;number&gt;20th July&lt;/number&gt;&lt;dates&gt;&lt;year&gt;2011&lt;/year&gt;&lt;/dates&gt;&lt;pub-location&gt;Gaborone&lt;/pub-location&gt;&lt;urls&gt;&lt;related-urls&gt;&lt;url&gt;https://botswanalaws.com/alphabetical-list-of-statutes/land-survey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1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BBDC7CC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Sectional Titles Act 7 of 199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99&lt;/Year&gt;&lt;RecNum&gt;6858&lt;/RecNum&gt;&lt;DisplayText&gt;(Botswana, 1999)&lt;/DisplayText&gt;&lt;record&gt;&lt;rec-number&gt;6858&lt;/rec-number&gt;&lt;foreign-keys&gt;&lt;key app="EN" db-id="vafvvetfy0a5rfe95whpvdd7ttp9p2wrpd9s" timestamp="1626804841"&gt;6858&lt;/key&gt;&lt;/foreign-keys&gt;&lt;ref-type name="Web Page"&gt;12&lt;/ref-type&gt;&lt;contributors&gt;&lt;authors&gt;&lt;author&gt;Botswana&lt;/author&gt;&lt;/authors&gt;&lt;/contributors&gt;&lt;titles&gt;&lt;title&gt;Sectional Titles Act 7 of 1999&lt;/title&gt;&lt;/titles&gt;&lt;volume&gt;2021&lt;/volume&gt;&lt;number&gt;20th July&lt;/number&gt;&lt;dates&gt;&lt;year&gt;1999&lt;/year&gt;&lt;/dates&gt;&lt;pub-location&gt;Gaborone&lt;/pub-location&gt;&lt;urls&gt;&lt;related-urls&gt;&lt;url&gt;https://botswanalaws.com/alphabetical-list-of-statutes/sectional-titl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99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AA6A736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ribal Land Act 30 of 200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8&lt;/Year&gt;&lt;RecNum&gt;6859&lt;/RecNum&gt;&lt;DisplayText&gt;(Botswana, 2008)&lt;/DisplayText&gt;&lt;record&gt;&lt;rec-number&gt;6859&lt;/rec-number&gt;&lt;foreign-keys&gt;&lt;key app="EN" db-id="vafvvetfy0a5rfe95whpvdd7ttp9p2wrpd9s" timestamp="1626804956"&gt;6859&lt;/key&gt;&lt;/foreign-keys&gt;&lt;ref-type name="Web Page"&gt;12&lt;/ref-type&gt;&lt;contributors&gt;&lt;authors&gt;&lt;author&gt;Botswana&lt;/author&gt;&lt;/authors&gt;&lt;/contributors&gt;&lt;titles&gt;&lt;title&gt;Tribal Land Act 30 of 2008&lt;/title&gt;&lt;/titles&gt;&lt;volume&gt;2021&lt;/volume&gt;&lt;number&gt;20th July&lt;/number&gt;&lt;dates&gt;&lt;year&gt;2008&lt;/year&gt;&lt;/dates&gt;&lt;pub-location&gt;Gaborone&lt;/pub-location&gt;&lt;urls&gt;&lt;related-urls&gt;&lt;url&gt;https://botswanalaws.com/principal-legislation/tribal-land-acton-notice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8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669B51B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ribal Territories Act 2 of 200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03&lt;/Year&gt;&lt;RecNum&gt;6860&lt;/RecNum&gt;&lt;DisplayText&gt;(Botswana, 2003)&lt;/DisplayText&gt;&lt;record&gt;&lt;rec-number&gt;6860&lt;/rec-number&gt;&lt;foreign-keys&gt;&lt;key app="EN" db-id="vafvvetfy0a5rfe95whpvdd7ttp9p2wrpd9s" timestamp="1626805016"&gt;6860&lt;/key&gt;&lt;/foreign-keys&gt;&lt;ref-type name="Web Page"&gt;12&lt;/ref-type&gt;&lt;contributors&gt;&lt;authors&gt;&lt;author&gt;Botswana&lt;/author&gt;&lt;/authors&gt;&lt;/contributors&gt;&lt;titles&gt;&lt;title&gt;Tribal Territories Act 2 of 2003&lt;/title&gt;&lt;/titles&gt;&lt;volume&gt;2021&lt;/volume&gt;&lt;number&gt;20th July&lt;/number&gt;&lt;dates&gt;&lt;year&gt;2003&lt;/year&gt;&lt;/dates&gt;&lt;pub-location&gt;Gaborone&lt;/pub-location&gt;&lt;urls&gt;&lt;related-urls&gt;&lt;url&gt;https://botswanalaws.com/alphabetical-list-of-statutes/tribal-territorie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03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0055BBA2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mmunity Land Act 27 of 2016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6&lt;/Year&gt;&lt;RecNum&gt;6936&lt;/RecNum&gt;&lt;DisplayText&gt;(Kenya, 2016b)&lt;/DisplayText&gt;&lt;record&gt;&lt;rec-number&gt;6936&lt;/rec-number&gt;&lt;foreign-keys&gt;&lt;key app="EN" db-id="vafvvetfy0a5rfe95whpvdd7ttp9p2wrpd9s" timestamp="1626990396"&gt;6936&lt;/key&gt;&lt;/foreign-keys&gt;&lt;ref-type name="Web Page"&gt;12&lt;/ref-type&gt;&lt;contributors&gt;&lt;authors&gt;&lt;author&gt;Kenya&lt;/author&gt;&lt;/authors&gt;&lt;/contributors&gt;&lt;titles&gt;&lt;title&gt;Community Land Act 27 of 2016&lt;/title&gt;&lt;/titles&gt;&lt;volume&gt;2021&lt;/volume&gt;&lt;number&gt;20th July&lt;/number&gt;&lt;dates&gt;&lt;year&gt;2016&lt;/year&gt;&lt;/dates&gt;&lt;pub-location&gt;Nairobi&lt;/pub-location&gt;&lt;publisher&gt;Government Printer&lt;/publisher&gt;&lt;urls&gt;&lt;related-urls&gt;&lt;url&gt;http://kenyalaw.org:8181/exist/kenyalex/actview.xql?actid=No.%2027%20of%202016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6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40BDBC3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spacing w:after="160" w:line="259" w:lineRule="auto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solvency Act 18 of 2015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5&lt;/Year&gt;&lt;RecNum&gt;7003&lt;/RecNum&gt;&lt;DisplayText&gt;(Kenya, 2015c)&lt;/DisplayText&gt;&lt;record&gt;&lt;rec-number&gt;7003&lt;/rec-number&gt;&lt;foreign-keys&gt;&lt;key app="EN" db-id="vafvvetfy0a5rfe95whpvdd7ttp9p2wrpd9s" timestamp="1627496901"&gt;7003&lt;/key&gt;&lt;/foreign-keys&gt;&lt;ref-type name="Web Page"&gt;12&lt;/ref-type&gt;&lt;contributors&gt;&lt;authors&gt;&lt;author&gt;Kenya&lt;/author&gt;&lt;/authors&gt;&lt;/contributors&gt;&lt;titles&gt;&lt;title&gt;Insolvency Act 18 of 2015&lt;/title&gt;&lt;/titles&gt;&lt;volume&gt;2021&lt;/volume&gt;&lt;number&gt;20th July&lt;/number&gt;&lt;dates&gt;&lt;year&gt;2015&lt;/year&gt;&lt;/dates&gt;&lt;pub-location&gt;Nairobi&lt;/pub-location&gt;&lt;publisher&gt;Government Printer&lt;/publisher&gt;&lt;urls&gt;&lt;related-urls&gt;&lt;url&gt;http://www.kenyalaw.org:8181/exist/kenyalex/actview.xql?actid=No.%2018%20of%202015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5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5FAC49A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Act 6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30&lt;/RecNum&gt;&lt;DisplayText&gt;(Kenya, 2012e)&lt;/DisplayText&gt;&lt;record&gt;&lt;rec-number&gt;6930&lt;/rec-number&gt;&lt;foreign-keys&gt;&lt;key app="EN" db-id="vafvvetfy0a5rfe95whpvdd7ttp9p2wrpd9s" timestamp="1626989898"&gt;6930&lt;/key&gt;&lt;/foreign-keys&gt;&lt;ref-type name="Web Page"&gt;12&lt;/ref-type&gt;&lt;contributors&gt;&lt;authors&gt;&lt;author&gt;Kenya&lt;/author&gt;&lt;/authors&gt;&lt;/contributors&gt;&lt;titles&gt;&lt;title&gt;Land Act 6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6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e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054F415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Adjudication Act CAP 284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31&lt;/RecNum&gt;&lt;DisplayText&gt;(Kenya, 2012f)&lt;/DisplayText&gt;&lt;record&gt;&lt;rec-number&gt;6931&lt;/rec-number&gt;&lt;foreign-keys&gt;&lt;key app="EN" db-id="vafvvetfy0a5rfe95whpvdd7ttp9p2wrpd9s" timestamp="1626989966"&gt;6931&lt;/key&gt;&lt;/foreign-keys&gt;&lt;ref-type name="Web Page"&gt;12&lt;/ref-type&gt;&lt;contributors&gt;&lt;authors&gt;&lt;author&gt;Kenya&lt;/author&gt;&lt;/authors&gt;&lt;/contributors&gt;&lt;titles&gt;&lt;title&gt;Land Adjudication Act CAP 284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284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f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6247C94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Consolidation Act CAP 28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32&lt;/RecNum&gt;&lt;DisplayText&gt;(Kenya, 2012g)&lt;/DisplayText&gt;&lt;record&gt;&lt;rec-number&gt;6932&lt;/rec-number&gt;&lt;foreign-keys&gt;&lt;key app="EN" db-id="vafvvetfy0a5rfe95whpvdd7ttp9p2wrpd9s" timestamp="1626990066"&gt;6932&lt;/key&gt;&lt;/foreign-keys&gt;&lt;ref-type name="Web Page"&gt;12&lt;/ref-type&gt;&lt;contributors&gt;&lt;authors&gt;&lt;author&gt;Kenya&lt;/author&gt;&lt;/authors&gt;&lt;/contributors&gt;&lt;titles&gt;&lt;title&gt;Land Consolidation Act CAP 283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28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g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0CC2763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Control Act CAP 30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33&lt;/RecNum&gt;&lt;DisplayText&gt;(Kenya, 2012h)&lt;/DisplayText&gt;&lt;record&gt;&lt;rec-number&gt;6933&lt;/rec-number&gt;&lt;foreign-keys&gt;&lt;key app="EN" db-id="vafvvetfy0a5rfe95whpvdd7ttp9p2wrpd9s" timestamp="1626990135"&gt;6933&lt;/key&gt;&lt;/foreign-keys&gt;&lt;ref-type name="Web Page"&gt;12&lt;/ref-type&gt;&lt;contributors&gt;&lt;authors&gt;&lt;author&gt;Kenya&lt;/author&gt;&lt;/authors&gt;&lt;/contributors&gt;&lt;titles&gt;&lt;title&gt;Land Control Act CAP 30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CAP.%2030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h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30FDF3A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Registration Act 3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34&lt;/RecNum&gt;&lt;DisplayText&gt;(Kenya, 2012i)&lt;/DisplayText&gt;&lt;record&gt;&lt;rec-number&gt;6934&lt;/rec-number&gt;&lt;foreign-keys&gt;&lt;key app="EN" db-id="vafvvetfy0a5rfe95whpvdd7ttp9p2wrpd9s" timestamp="1626990212"&gt;6934&lt;/key&gt;&lt;/foreign-keys&gt;&lt;ref-type name="Web Page"&gt;12&lt;/ref-type&gt;&lt;contributors&gt;&lt;authors&gt;&lt;author&gt;Kenya&lt;/author&gt;&lt;/authors&gt;&lt;/contributors&gt;&lt;titles&gt;&lt;title&gt;Land Registration Act 3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3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i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2F37AE0" w14:textId="77777777" w:rsidR="004A7F2B" w:rsidRPr="00084DF2" w:rsidRDefault="004A7F2B" w:rsidP="00481193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Sectional Properties Act 21 of 2020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20&lt;/Year&gt;&lt;RecNum&gt;7026&lt;/RecNum&gt;&lt;DisplayText&gt;(Kenya, 2020)&lt;/DisplayText&gt;&lt;record&gt;&lt;rec-number&gt;7026&lt;/rec-number&gt;&lt;foreign-keys&gt;&lt;key app="EN" db-id="vafvvetfy0a5rfe95whpvdd7ttp9p2wrpd9s" timestamp="1627501140"&gt;7026&lt;/key&gt;&lt;/foreign-keys&gt;&lt;ref-type name="Web Page"&gt;12&lt;/ref-type&gt;&lt;contributors&gt;&lt;authors&gt;&lt;author&gt;Kenya&lt;/author&gt;&lt;/authors&gt;&lt;/contributors&gt;&lt;titles&gt;&lt;title&gt;Sectional Properties Act 21 of 2020&lt;/title&gt;&lt;/titles&gt;&lt;volume&gt;2021&lt;/volume&gt;&lt;number&gt;20th July&lt;/number&gt;&lt;dates&gt;&lt;year&gt;2020&lt;/year&gt;&lt;/dates&gt;&lt;pub-location&gt;Nairobi&lt;/pub-location&gt;&lt;publisher&gt;Government Printer&lt;/publisher&gt;&lt;urls&gt;&lt;related-urls&gt;&lt;url&gt;http://kenyalaw.org/kl/fileadmin/pdfdownloads/Acts/2020/TheSectionalPropertiesAct_No.21of202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20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61BDD62A" w14:textId="77777777" w:rsidR="004A7F2B" w:rsidRPr="00084DF2" w:rsidRDefault="004A7F2B" w:rsidP="00481193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Deeds Registries Amendment Act 34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3&lt;/Year&gt;&lt;RecNum&gt;7022&lt;/RecNum&gt;&lt;DisplayText&gt;(South Africa, 2013b)&lt;/DisplayText&gt;&lt;record&gt;&lt;rec-number&gt;7022&lt;/rec-number&gt;&lt;foreign-keys&gt;&lt;key app="EN" db-id="vafvvetfy0a5rfe95whpvdd7ttp9p2wrpd9s" timestamp="1627500782"&gt;7022&lt;/key&gt;&lt;/foreign-keys&gt;&lt;ref-type name="Web Page"&gt;12&lt;/ref-type&gt;&lt;contributors&gt;&lt;authors&gt;&lt;author&gt;South Africa,&lt;/author&gt;&lt;/authors&gt;&lt;/contributors&gt;&lt;titles&gt;&lt;title&gt;Deeds Registries Amendment Act 34 of 2013&lt;/title&gt;&lt;/titles&gt;&lt;volume&gt;2021&lt;/volume&gt;&lt;number&gt;20th July&lt;/number&gt;&lt;dates&gt;&lt;year&gt;2013&lt;/year&gt;&lt;/dates&gt;&lt;pub-location&gt;Pretoria&lt;/pub-location&gt;&lt;publisher&gt;Government Printer&lt;/publisher&gt;&lt;urls&gt;&lt;related-urls&gt;&lt;url&gt;https://www.gov.za/sites/default/files/gcis_document/201409/37173gon1022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3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ACDED96" w14:textId="77777777" w:rsidR="004A7F2B" w:rsidRPr="00084DF2" w:rsidRDefault="004A7F2B" w:rsidP="00481193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Electronic Deeds Registration Systems Act 19 of 2019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9&lt;/Year&gt;&lt;RecNum&gt;7023&lt;/RecNum&gt;&lt;DisplayText&gt;(South Africa, 2019c)&lt;/DisplayText&gt;&lt;record&gt;&lt;rec-number&gt;7023&lt;/rec-number&gt;&lt;foreign-keys&gt;&lt;key app="EN" db-id="vafvvetfy0a5rfe95whpvdd7ttp9p2wrpd9s" timestamp="1627500851"&gt;7023&lt;/key&gt;&lt;/foreign-keys&gt;&lt;ref-type name="Web Page"&gt;12&lt;/ref-type&gt;&lt;contributors&gt;&lt;authors&gt;&lt;author&gt;South Africa,&lt;/author&gt;&lt;/authors&gt;&lt;/contributors&gt;&lt;titles&gt;&lt;title&gt;Electronic Deeds Registration Systems Act 19 of 2019&lt;/title&gt;&lt;/titles&gt;&lt;volume&gt;2021&lt;/volume&gt;&lt;number&gt;20th July&lt;/number&gt;&lt;dates&gt;&lt;year&gt;2019&lt;/year&gt;&lt;/dates&gt;&lt;pub-location&gt;Pretoria&lt;/pub-location&gt;&lt;publisher&gt;Government Printer&lt;/publisher&gt;&lt;urls&gt;&lt;related-urls&gt;&lt;url&gt;https://www.gov.za/sites/default/files/gcis_document/201910/42744gon129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9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592075A6" w14:textId="77777777" w:rsidR="004A7F2B" w:rsidRPr="00084DF2" w:rsidRDefault="004A7F2B" w:rsidP="00481193">
            <w:pPr>
              <w:pStyle w:val="ListParagraph"/>
              <w:numPr>
                <w:ilvl w:val="0"/>
                <w:numId w:val="31"/>
              </w:numPr>
              <w:spacing w:after="160" w:line="259" w:lineRule="auto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Insolvency Amendment Act 33 of 200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2&lt;/Year&gt;&lt;RecNum&gt;7004&lt;/RecNum&gt;&lt;DisplayText&gt;(South Africa, 2002c)&lt;/DisplayText&gt;&lt;record&gt;&lt;rec-number&gt;7004&lt;/rec-number&gt;&lt;foreign-keys&gt;&lt;key app="EN" db-id="vafvvetfy0a5rfe95whpvdd7ttp9p2wrpd9s" timestamp="1627496984"&gt;7004&lt;/key&gt;&lt;/foreign-keys&gt;&lt;ref-type name="Web Page"&gt;12&lt;/ref-type&gt;&lt;contributors&gt;&lt;authors&gt;&lt;author&gt;South Africa,&lt;/author&gt;&lt;/authors&gt;&lt;/contributors&gt;&lt;titles&gt;&lt;title&gt;Insolvency Amendment Act 33 of 2002&lt;/title&gt;&lt;/titles&gt;&lt;volume&gt;2021&lt;/volume&gt;&lt;number&gt;20th July&lt;/number&gt;&lt;dates&gt;&lt;year&gt;2002&lt;/year&gt;&lt;/dates&gt;&lt;pub-location&gt;Pretoria&lt;/pub-location&gt;&lt;publisher&gt;Government Printer&lt;/publisher&gt;&lt;urls&gt;&lt;related-urls&gt;&lt;url&gt;https://www.gov.za/sites/default/files/gcis_document/201409/a33-020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2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D4E3932" w14:textId="77777777" w:rsidR="004A7F2B" w:rsidRPr="00084DF2" w:rsidRDefault="004A7F2B" w:rsidP="00481193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Restitution of Land Rights Amendment Act 48 of 200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3&lt;/Year&gt;&lt;RecNum&gt;7024&lt;/RecNum&gt;&lt;DisplayText&gt;(South Africa, 2003b)&lt;/DisplayText&gt;&lt;record&gt;&lt;rec-number&gt;7024&lt;/rec-number&gt;&lt;foreign-keys&gt;&lt;key app="EN" db-id="vafvvetfy0a5rfe95whpvdd7ttp9p2wrpd9s" timestamp="1627500949"&gt;7024&lt;/key&gt;&lt;/foreign-keys&gt;&lt;ref-type name="Web Page"&gt;12&lt;/ref-type&gt;&lt;contributors&gt;&lt;authors&gt;&lt;author&gt;South Africa,&lt;/author&gt;&lt;/authors&gt;&lt;/contributors&gt;&lt;titles&gt;&lt;title&gt;Restitution of Land Rights Amendment Act 48 of 2003&lt;/title&gt;&lt;/titles&gt;&lt;volume&gt;2021&lt;/volume&gt;&lt;number&gt;20th July&lt;/number&gt;&lt;dates&gt;&lt;year&gt;2003&lt;/year&gt;&lt;/dates&gt;&lt;pub-location&gt;Pretoria&lt;/pub-location&gt;&lt;publisher&gt;Government Printer&lt;/publisher&gt;&lt;urls&gt;&lt;related-urls&gt;&lt;url&gt;https://www.gov.za/sites/default/files/gcis_document/201409/a48-0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3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CF50F7A" w14:textId="77777777" w:rsidR="004A7F2B" w:rsidRPr="00084DF2" w:rsidRDefault="004A7F2B" w:rsidP="00481193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Sectional Titles Amendment Act 33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3&lt;/Year&gt;&lt;RecNum&gt;7027&lt;/RecNum&gt;&lt;DisplayText&gt;(South Africa, 2013e)&lt;/DisplayText&gt;&lt;record&gt;&lt;rec-number&gt;7027&lt;/rec-number&gt;&lt;foreign-keys&gt;&lt;key app="EN" db-id="vafvvetfy0a5rfe95whpvdd7ttp9p2wrpd9s" timestamp="1627501233"&gt;7027&lt;/key&gt;&lt;/foreign-keys&gt;&lt;ref-type name="Web Page"&gt;12&lt;/ref-type&gt;&lt;contributors&gt;&lt;authors&gt;&lt;author&gt;South Africa,&lt;/author&gt;&lt;/authors&gt;&lt;/contributors&gt;&lt;titles&gt;&lt;title&gt;Sectional Titles Amendment Act 33 of 2013&lt;/title&gt;&lt;/titles&gt;&lt;volume&gt;2021&lt;/volume&gt;&lt;number&gt;20th July&lt;/number&gt;&lt;dates&gt;&lt;year&gt;2013&lt;/year&gt;&lt;/dates&gt;&lt;pub-location&gt;Pretoria&lt;/pub-location&gt;&lt;publisher&gt;Government Printer&lt;/publisher&gt;&lt;urls&gt;&lt;related-urls&gt;&lt;url&gt;https://www.gov.za/sites/default/files/gcis_document/201409/37172gon102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3e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05F8CC4" w14:textId="77777777" w:rsidR="004A7F2B" w:rsidRPr="00084DF2" w:rsidRDefault="004A7F2B" w:rsidP="00481193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Sectional Titles Schemes Management Act 8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1&lt;/Year&gt;&lt;RecNum&gt;7025&lt;/RecNum&gt;&lt;DisplayText&gt;(South Africa, 2011c)&lt;/DisplayText&gt;&lt;record&gt;&lt;rec-number&gt;7025&lt;/rec-number&gt;&lt;foreign-keys&gt;&lt;key app="EN" db-id="vafvvetfy0a5rfe95whpvdd7ttp9p2wrpd9s" timestamp="1627501043"&gt;7025&lt;/key&gt;&lt;/foreign-keys&gt;&lt;ref-type name="Web Page"&gt;12&lt;/ref-type&gt;&lt;contributors&gt;&lt;authors&gt;&lt;author&gt;South Africa,&lt;/author&gt;&lt;/authors&gt;&lt;/contributors&gt;&lt;titles&gt;&lt;title&gt;Sectional Titles Schemes Management Act 8 of 2011  &lt;/title&gt;&lt;/titles&gt;&lt;volume&gt;2021&lt;/volume&gt;&lt;number&gt;20th July&lt;/number&gt;&lt;dates&gt;&lt;year&gt;2011&lt;/year&gt;&lt;/dates&gt;&lt;pub-location&gt;Pretoria&lt;/pub-location&gt;&lt;publisher&gt;Government Printer&lt;/publisher&gt;&lt;urls&gt;&lt;related-urls&gt;&lt;url&gt;https://www.gov.za/sites/default/files/gcis_document/201409/a8201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1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1CA8260E" w14:textId="77777777" w:rsidR="004A7F2B" w:rsidRPr="00084DF2" w:rsidRDefault="004A7F2B" w:rsidP="00481193">
            <w:pPr>
              <w:pStyle w:val="ListParagraph"/>
              <w:numPr>
                <w:ilvl w:val="0"/>
                <w:numId w:val="18"/>
              </w:numPr>
              <w:spacing w:after="160" w:line="259" w:lineRule="auto"/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Administration of Estates Act 22 of 200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01&lt;/Year&gt;&lt;RecNum&gt;7005&lt;/RecNum&gt;&lt;DisplayText&gt;(Zimbabwe, 2001a)&lt;/DisplayText&gt;&lt;record&gt;&lt;rec-number&gt;7005&lt;/rec-number&gt;&lt;foreign-keys&gt;&lt;key app="EN" db-id="vafvvetfy0a5rfe95whpvdd7ttp9p2wrpd9s" timestamp="1627497130"&gt;7005&lt;/key&gt;&lt;/foreign-keys&gt;&lt;ref-type name="Web Page"&gt;12&lt;/ref-type&gt;&lt;contributors&gt;&lt;authors&gt;&lt;author&gt;Zimbabwe&lt;/author&gt;&lt;/authors&gt;&lt;/contributors&gt;&lt;titles&gt;&lt;title&gt;Administration of Estates Act 22 of 2001&lt;/title&gt;&lt;/titles&gt;&lt;volume&gt;2021&lt;/volume&gt;&lt;number&gt;20th July&lt;/number&gt;&lt;dates&gt;&lt;year&gt;2001&lt;/year&gt;&lt;/dates&gt;&lt;pub-location&gt;Harare&lt;/pub-location&gt;&lt;publisher&gt;Government Printer&lt;/publisher&gt;&lt;urls&gt;&lt;related-urls&gt;&lt;url&gt;https://zimlii.org/zw/legislation/act/1929/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01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9C89B75" w14:textId="77777777" w:rsidR="004A7F2B" w:rsidRPr="00084DF2" w:rsidRDefault="004A7F2B" w:rsidP="00481193">
            <w:pPr>
              <w:pStyle w:val="ListParagraph"/>
              <w:numPr>
                <w:ilvl w:val="0"/>
                <w:numId w:val="18"/>
              </w:numPr>
              <w:ind w:left="36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mmunal Land Act 20 of 198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82&lt;/Year&gt;&lt;RecNum&gt;6882&lt;/RecNum&gt;&lt;DisplayText&gt;(Zimbabwe, 1982)&lt;/DisplayText&gt;&lt;record&gt;&lt;rec-number&gt;6882&lt;/rec-number&gt;&lt;foreign-keys&gt;&lt;key app="EN" db-id="vafvvetfy0a5rfe95whpvdd7ttp9p2wrpd9s" timestamp="1626888622"&gt;6882&lt;/key&gt;&lt;/foreign-keys&gt;&lt;ref-type name="Web Page"&gt;12&lt;/ref-type&gt;&lt;contributors&gt;&lt;authors&gt;&lt;author&gt;Zimbabwe&lt;/author&gt;&lt;/authors&gt;&lt;/contributors&gt;&lt;titles&gt;&lt;title&gt;Communal Land Act 20 of 1982&lt;/title&gt;&lt;/titles&gt;&lt;volume&gt;2021&lt;/volume&gt;&lt;number&gt;20th July&lt;/number&gt;&lt;dates&gt;&lt;year&gt;1982&lt;/year&gt;&lt;/dates&gt;&lt;pub-location&gt;Harare&lt;/pub-location&gt;&lt;publisher&gt;Government Printer&lt;/publisher&gt;&lt;urls&gt;&lt;related-urls&gt;&lt;url&gt;http://zimlii.org/zw/legislation/act/1982/20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82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000D66F" w14:textId="77777777" w:rsidR="004A7F2B" w:rsidRPr="00084DF2" w:rsidRDefault="004A7F2B" w:rsidP="00481193">
            <w:pPr>
              <w:pStyle w:val="ListParagraph"/>
              <w:numPr>
                <w:ilvl w:val="0"/>
                <w:numId w:val="18"/>
              </w:numPr>
              <w:ind w:left="36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Deeds Registries Amendment Act 8 of 2017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17&lt;/Year&gt;&lt;RecNum&gt;6869&lt;/RecNum&gt;&lt;DisplayText&gt;(Zimbabwe, 2017b)&lt;/DisplayText&gt;&lt;record&gt;&lt;rec-number&gt;6869&lt;/rec-number&gt;&lt;foreign-keys&gt;&lt;key app="EN" db-id="vafvvetfy0a5rfe95whpvdd7ttp9p2wrpd9s" timestamp="1626855510"&gt;6869&lt;/key&gt;&lt;/foreign-keys&gt;&lt;ref-type name="Web Page"&gt;12&lt;/ref-type&gt;&lt;contributors&gt;&lt;authors&gt;&lt;author&gt;Zimbabwe&lt;/author&gt;&lt;/authors&gt;&lt;/contributors&gt;&lt;titles&gt;&lt;title&gt;Deeds Registries Amendment Act 8 of 2017&lt;/title&gt;&lt;/titles&gt;&lt;volume&gt;2021&lt;/volume&gt;&lt;number&gt;20th July&lt;/number&gt;&lt;dates&gt;&lt;year&gt;2017&lt;/year&gt;&lt;/dates&gt;&lt;pub-location&gt;Harare&lt;/pub-location&gt;&lt;publisher&gt;Government Printer&lt;/publisher&gt;&lt;urls&gt;&lt;related-urls&gt;&lt;url&gt;https://zimlii.org/zw/legislation/act/2017/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17b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5B2F2EC6" w14:textId="77777777" w:rsidR="004A7F2B" w:rsidRPr="00084DF2" w:rsidRDefault="004A7F2B" w:rsidP="00481193">
            <w:pPr>
              <w:pStyle w:val="ListParagraph"/>
              <w:numPr>
                <w:ilvl w:val="0"/>
                <w:numId w:val="18"/>
              </w:numPr>
              <w:ind w:left="360"/>
              <w:rPr>
                <w:rFonts w:ascii="Times New Roman" w:hAnsi="Times New Roman" w:cs="Times New Roman"/>
              </w:rPr>
            </w:pPr>
            <w:proofErr w:type="spellStart"/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>Gazetted</w:t>
            </w:r>
            <w:proofErr w:type="spellEnd"/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t xml:space="preserve"> Land (Consequential Provisions) Act 8 of 2006 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&lt;EndNote&gt;&lt;Cite&gt;&lt;Author&gt;Zimbabwe&lt;/Author&gt;&lt;Year&gt;2006&lt;/Year&gt;&lt;RecNum&gt;6876&lt;/RecNum&gt;&lt;DisplayText&gt;(Zimbabwe, 2006)&lt;/DisplayText&gt;&lt;record&gt;&lt;rec-number&gt;6876&lt;/rec-number&gt;&lt;foreign-keys&gt;&lt;key app="EN" db-id="vafvvetfy0a5rfe95whpvdd7ttp9p2wrpd9s" timestamp="1626857127"&gt;6876&lt;/key&gt;&lt;/foreign-keys&gt;&lt;ref-type name="Web Page"&gt;12&lt;/ref-type&gt;&lt;contributors&gt;&lt;authors&gt;&lt;author&gt;Zimbabwe&lt;/author&gt;&lt;/authors&gt;&lt;/contributors&gt;&lt;titles&gt;&lt;title&gt;Gazetted Land (Consequential Provisions) Act 8 of 2006&lt;/title&gt;&lt;/titles&gt;&lt;volume&gt;2021&lt;/volume&gt;&lt;number&gt;20th July&lt;/number&gt;&lt;dates&gt;&lt;year&gt;2006&lt;/year&gt;&lt;/dates&gt;&lt;pub-location&gt;Harare&lt;/pub-location&gt;&lt;publisher&gt;Government Printer&lt;/publisher&gt;&lt;urls&gt;&lt;related-urls&gt;&lt;url&gt;http://zimlii.org/zw/legislation/act/2006/8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Zimbabwe, 2006)</w:t>
            </w:r>
            <w:r w:rsidRPr="00084DF2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3C224296" w14:textId="77777777" w:rsidR="004A7F2B" w:rsidRPr="00084DF2" w:rsidRDefault="004A7F2B" w:rsidP="00481193">
            <w:pPr>
              <w:pStyle w:val="ListParagraph"/>
              <w:numPr>
                <w:ilvl w:val="0"/>
                <w:numId w:val="18"/>
              </w:numPr>
              <w:ind w:left="360"/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and Acquisition Act 3 of 199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92&lt;/Year&gt;&lt;RecNum&gt;6879&lt;/RecNum&gt;&lt;DisplayText&gt;(Zimbabwe, 1992b)&lt;/DisplayText&gt;&lt;record&gt;&lt;rec-number&gt;6879&lt;/rec-number&gt;&lt;foreign-keys&gt;&lt;key app="EN" db-id="vafvvetfy0a5rfe95whpvdd7ttp9p2wrpd9s" timestamp="1626857758"&gt;6879&lt;/key&gt;&lt;/foreign-keys&gt;&lt;ref-type name="Web Page"&gt;12&lt;/ref-type&gt;&lt;contributors&gt;&lt;authors&gt;&lt;author&gt;Zimbabwe&lt;/author&gt;&lt;/authors&gt;&lt;/contributors&gt;&lt;titles&gt;&lt;title&gt;Land Acquisition Act 3 of 1992&lt;/title&gt;&lt;/titles&gt;&lt;volume&gt;2021&lt;/volume&gt;&lt;number&gt;20th July&lt;/number&gt;&lt;dates&gt;&lt;year&gt;1992&lt;/year&gt;&lt;/dates&gt;&lt;pub-location&gt;Harare&lt;/pub-location&gt;&lt;publisher&gt;Government Printer&lt;/publisher&gt;&lt;urls&gt;&lt;related-urls&gt;&lt;url&gt;http://zimlii.org/zw/legislation/act/1992/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92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4A7F2B" w:rsidRPr="00084DF2" w14:paraId="62F65970" w14:textId="77777777" w:rsidTr="00481193">
        <w:trPr>
          <w:jc w:val="center"/>
        </w:trPr>
        <w:tc>
          <w:tcPr>
            <w:tcW w:w="1527" w:type="dxa"/>
          </w:tcPr>
          <w:p w14:paraId="76D88F99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</w:rPr>
              <w:t xml:space="preserve">Provincial, County, and Local Government </w:t>
            </w:r>
          </w:p>
        </w:tc>
        <w:tc>
          <w:tcPr>
            <w:tcW w:w="3561" w:type="dxa"/>
          </w:tcPr>
          <w:p w14:paraId="6D09D0E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Administrative Districts Act CAP 3:0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1954&lt;/Year&gt;&lt;RecNum&gt;7028&lt;/RecNum&gt;&lt;DisplayText&gt;(Botswana, 1954)&lt;/DisplayText&gt;&lt;record&gt;&lt;rec-number&gt;7028&lt;/rec-number&gt;&lt;foreign-keys&gt;&lt;key app="EN" db-id="vafvvetfy0a5rfe95whpvdd7ttp9p2wrpd9s" timestamp="1627501803"&gt;7028&lt;/key&gt;&lt;/foreign-keys&gt;&lt;ref-type name="Web Page"&gt;12&lt;/ref-type&gt;&lt;contributors&gt;&lt;authors&gt;&lt;author&gt;Botswana&lt;/author&gt;&lt;/authors&gt;&lt;/contributors&gt;&lt;titles&gt;&lt;title&gt;Administrative Districts Act CAP 3:02&lt;/title&gt;&lt;/titles&gt;&lt;volume&gt;2021&lt;/volume&gt;&lt;number&gt;20th July&lt;/number&gt;&lt;dates&gt;&lt;year&gt;1954&lt;/year&gt;&lt;/dates&gt;&lt;pub-location&gt;Gaborone&lt;/pub-location&gt;&lt;urls&gt;&lt;related-urls&gt;&lt;url&gt;https://botswanalaws.com/alphabetical-list-of-statutes/administrative-district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1954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C9FEC2F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ocal Government Act 2 of 202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Botswana&lt;/Author&gt;&lt;Year&gt;2021&lt;/Year&gt;&lt;RecNum&gt;7029&lt;/RecNum&gt;&lt;DisplayText&gt;(Botswana, 2021b)&lt;/DisplayText&gt;&lt;record&gt;&lt;rec-number&gt;7029&lt;/rec-number&gt;&lt;foreign-keys&gt;&lt;key app="EN" db-id="vafvvetfy0a5rfe95whpvdd7ttp9p2wrpd9s" timestamp="1627501910"&gt;7029&lt;/key&gt;&lt;/foreign-keys&gt;&lt;ref-type name="Web Page"&gt;12&lt;/ref-type&gt;&lt;contributors&gt;&lt;authors&gt;&lt;author&gt;Botswana&lt;/author&gt;&lt;/authors&gt;&lt;/contributors&gt;&lt;titles&gt;&lt;title&gt;Local Government Act 2 of 2021&lt;/title&gt;&lt;/titles&gt;&lt;volume&gt;2021&lt;/volume&gt;&lt;number&gt;20th July&lt;/number&gt;&lt;dates&gt;&lt;year&gt;2021&lt;/year&gt;&lt;/dates&gt;&lt;pub-location&gt;Gaborone&lt;/pub-location&gt;&lt;urls&gt;&lt;related-urls&gt;&lt;url&gt;https://botswanalaws.com/alphabetical-list-of-statutes/local-government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Botswana, 2021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04" w:type="dxa"/>
          </w:tcPr>
          <w:p w14:paraId="0E349ED2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ZA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County Governments Act 17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18&lt;/RecNum&gt;&lt;DisplayText&gt;(Kenya, 2012c)&lt;/DisplayText&gt;&lt;record&gt;&lt;rec-number&gt;6918&lt;/rec-number&gt;&lt;foreign-keys&gt;&lt;key app="EN" db-id="vafvvetfy0a5rfe95whpvdd7ttp9p2wrpd9s" timestamp="1626985044"&gt;6918&lt;/key&gt;&lt;/foreign-keys&gt;&lt;ref-type name="Web Page"&gt;12&lt;/ref-type&gt;&lt;contributors&gt;&lt;authors&gt;&lt;author&gt;Kenya&lt;/author&gt;&lt;/authors&gt;&lt;/contributors&gt;&lt;titles&gt;&lt;title&gt;County Governments Act 17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17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3BD864E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spacing w:after="160" w:line="259" w:lineRule="auto"/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ransition County Allocation of Revenue Act 6 of 201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3&lt;/Year&gt;&lt;RecNum&gt;7030&lt;/RecNum&gt;&lt;DisplayText&gt;(Kenya, 2013b)&lt;/DisplayText&gt;&lt;record&gt;&lt;rec-number&gt;7030&lt;/rec-number&gt;&lt;foreign-keys&gt;&lt;key app="EN" db-id="vafvvetfy0a5rfe95whpvdd7ttp9p2wrpd9s" timestamp="1627502508"&gt;7030&lt;/key&gt;&lt;/foreign-keys&gt;&lt;ref-type name="Web Page"&gt;12&lt;/ref-type&gt;&lt;contributors&gt;&lt;authors&gt;&lt;author&gt;Kenya&lt;/author&gt;&lt;/authors&gt;&lt;/contributors&gt;&lt;titles&gt;&lt;title&gt;Transition County Allocation of Revenue Act 6 of 2013&lt;/title&gt;&lt;/titles&gt;&lt;volume&gt;2021&lt;/volume&gt;&lt;number&gt;20th July&lt;/number&gt;&lt;dates&gt;&lt;year&gt;2013&lt;/year&gt;&lt;/dates&gt;&lt;pub-location&gt;Nairobi&lt;/pub-location&gt;&lt;publisher&gt;Government Printer&lt;/publisher&gt;&lt;urls&gt;&lt;related-urls&gt;&lt;url&gt;http://kenyalaw.org:8181/exist/kenyalex/actview.xql?actid=NO.%206%20OF%202013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3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8D611A9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Transition to Devolved Government Act 1 of 201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enya&lt;/Author&gt;&lt;Year&gt;2012&lt;/Year&gt;&lt;RecNum&gt;6919&lt;/RecNum&gt;&lt;DisplayText&gt;(Kenya, 2012r)&lt;/DisplayText&gt;&lt;record&gt;&lt;rec-number&gt;6919&lt;/rec-number&gt;&lt;foreign-keys&gt;&lt;key app="EN" db-id="vafvvetfy0a5rfe95whpvdd7ttp9p2wrpd9s" timestamp="1626985167"&gt;6919&lt;/key&gt;&lt;/foreign-keys&gt;&lt;ref-type name="Web Page"&gt;12&lt;/ref-type&gt;&lt;contributors&gt;&lt;authors&gt;&lt;author&gt;Kenya&lt;/author&gt;&lt;/authors&gt;&lt;/contributors&gt;&lt;titles&gt;&lt;title&gt;Transition to Devolved Government Act 1 of 2012&lt;/title&gt;&lt;/titles&gt;&lt;volume&gt;2021&lt;/volume&gt;&lt;number&gt;20th July&lt;/number&gt;&lt;dates&gt;&lt;year&gt;2012&lt;/year&gt;&lt;/dates&gt;&lt;pub-location&gt;Nairobi&lt;/pub-location&gt;&lt;publisher&gt;Government Printer&lt;/publisher&gt;&lt;urls&gt;&lt;related-urls&gt;&lt;url&gt;http://kenyalaw.org:8181/exist/kenyalex/actview.xql?actid=No.%201%20of%202012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Kenya, 2012r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14" w:type="dxa"/>
          </w:tcPr>
          <w:p w14:paraId="77706A7D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ocal Government Laws Amendment Act 19 of 200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8&lt;/Year&gt;&lt;RecNum&gt;7031&lt;/RecNum&gt;&lt;DisplayText&gt;(South Africa, 2008d)&lt;/DisplayText&gt;&lt;record&gt;&lt;rec-number&gt;7031&lt;/rec-number&gt;&lt;foreign-keys&gt;&lt;key app="EN" db-id="vafvvetfy0a5rfe95whpvdd7ttp9p2wrpd9s" timestamp="1627502626"&gt;7031&lt;/key&gt;&lt;/foreign-keys&gt;&lt;ref-type name="Web Page"&gt;12&lt;/ref-type&gt;&lt;contributors&gt;&lt;authors&gt;&lt;author&gt;South Africa,&lt;/author&gt;&lt;/authors&gt;&lt;/contributors&gt;&lt;titles&gt;&lt;title&gt;Local Government Laws Amendment Act 19 of 2008&lt;/title&gt;&lt;/titles&gt;&lt;volume&gt;2021&lt;/volume&gt;&lt;number&gt;20th July&lt;/number&gt;&lt;dates&gt;&lt;year&gt;2008&lt;/year&gt;&lt;/dates&gt;&lt;pub-location&gt;Pretoria&lt;/pub-location&gt;&lt;publisher&gt;Government Printer&lt;/publisher&gt;&lt;urls&gt;&lt;related-urls&gt;&lt;url&gt;https://www.gov.za/sites/default/files/gcis_document/201409/315091098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8d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EB24568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ocal Government Municipal Finance Management Act 56 of 2003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03&lt;/Year&gt;&lt;RecNum&gt;7032&lt;/RecNum&gt;&lt;DisplayText&gt;(South Africa, 2003a)&lt;/DisplayText&gt;&lt;record&gt;&lt;rec-number&gt;7032&lt;/rec-number&gt;&lt;foreign-keys&gt;&lt;key app="EN" db-id="vafvvetfy0a5rfe95whpvdd7ttp9p2wrpd9s" timestamp="1627502735"&gt;7032&lt;/key&gt;&lt;/foreign-keys&gt;&lt;ref-type name="Web Page"&gt;12&lt;/ref-type&gt;&lt;contributors&gt;&lt;authors&gt;&lt;author&gt;South Africa,&lt;/author&gt;&lt;/authors&gt;&lt;/contributors&gt;&lt;titles&gt;&lt;title&gt;Local Government Municipal Finance Management Act 56 of 2003&lt;/title&gt;&lt;/titles&gt;&lt;volume&gt;2021&lt;/volume&gt;&lt;number&gt;20th July&lt;/number&gt;&lt;dates&gt;&lt;year&gt;2003&lt;/year&gt;&lt;/dates&gt;&lt;pub-location&gt;Pretoria&lt;/pub-location&gt;&lt;publisher&gt;Government Printer&lt;/publisher&gt;&lt;urls&gt;&lt;related-urls&gt;&lt;url&gt;https://www.gov.za/sites/default/files/gcis_document/201409/a56-03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03a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081D745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Local Government: Municipal Systems Amendment Act 7 of 201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South Africa&lt;/Author&gt;&lt;Year&gt;2011&lt;/Year&gt;&lt;RecNum&gt;7033&lt;/RecNum&gt;&lt;DisplayText&gt;(South Africa, 2011b)&lt;/DisplayText&gt;&lt;record&gt;&lt;rec-number&gt;7033&lt;/rec-number&gt;&lt;foreign-keys&gt;&lt;key app="EN" db-id="vafvvetfy0a5rfe95whpvdd7ttp9p2wrpd9s" timestamp="1627502864"&gt;7033&lt;/key&gt;&lt;/foreign-keys&gt;&lt;ref-type name="Web Page"&gt;12&lt;/ref-type&gt;&lt;contributors&gt;&lt;authors&gt;&lt;author&gt;South Africa,&lt;/author&gt;&lt;/authors&gt;&lt;/contributors&gt;&lt;titles&gt;&lt;title&gt;Local Government: Municipal Systems Amendment Act 7 of 2011&lt;/title&gt;&lt;/titles&gt;&lt;volume&gt;2021&lt;/volume&gt;&lt;number&gt;20th July&lt;/number&gt;&lt;dates&gt;&lt;year&gt;2011&lt;/year&gt;&lt;/dates&gt;&lt;pub-location&gt;Pretoria&lt;/pub-location&gt;&lt;publisher&gt;Government Printer&lt;/publisher&gt;&lt;urls&gt;&lt;related-urls&gt;&lt;url&gt;https://www.gov.za/sites/default/files/gcis_document/201409/a72011.pdf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South Africa, 2011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3023" w:type="dxa"/>
          </w:tcPr>
          <w:p w14:paraId="6D04BAA4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Provincial Councils and Administration Act 20 of 1998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1998&lt;/Year&gt;&lt;RecNum&gt;7036&lt;/RecNum&gt;&lt;DisplayText&gt;(Zimbabwe, 1998)&lt;/DisplayText&gt;&lt;record&gt;&lt;rec-number&gt;7036&lt;/rec-number&gt;&lt;foreign-keys&gt;&lt;key app="EN" db-id="vafvvetfy0a5rfe95whpvdd7ttp9p2wrpd9s" timestamp="1627504814"&gt;7036&lt;/key&gt;&lt;/foreign-keys&gt;&lt;ref-type name="Web Page"&gt;12&lt;/ref-type&gt;&lt;contributors&gt;&lt;authors&gt;&lt;author&gt;Zimbabwe&lt;/author&gt;&lt;/authors&gt;&lt;/contributors&gt;&lt;titles&gt;&lt;title&gt;Provincial Councils and Administration Act 20 of 1998&lt;/title&gt;&lt;/titles&gt;&lt;volume&gt;2021&lt;/volume&gt;&lt;number&gt;20th July&lt;/number&gt;&lt;dates&gt;&lt;year&gt;1998&lt;/year&gt;&lt;/dates&gt;&lt;pub-location&gt;Harare&lt;/pub-location&gt;&lt;publisher&gt;Government Printer&lt;/publisher&gt;&lt;urls&gt;&lt;related-urls&gt;&lt;url&gt;http://www.mlg.gov.zw/index.php/publications/category/7-provincial-and-rural-district-councils?download=19:names-alteration-act-10-14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1998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97916A5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Rural District Councils Act 13 of 2002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02&lt;/Year&gt;&lt;RecNum&gt;7035&lt;/RecNum&gt;&lt;DisplayText&gt;(Zimbabwe, 2002b)&lt;/DisplayText&gt;&lt;record&gt;&lt;rec-number&gt;7035&lt;/rec-number&gt;&lt;foreign-keys&gt;&lt;key app="EN" db-id="vafvvetfy0a5rfe95whpvdd7ttp9p2wrpd9s" timestamp="1627503498"&gt;7035&lt;/key&gt;&lt;/foreign-keys&gt;&lt;ref-type name="Web Page"&gt;12&lt;/ref-type&gt;&lt;contributors&gt;&lt;authors&gt;&lt;author&gt;Zimbabwe&lt;/author&gt;&lt;/authors&gt;&lt;/contributors&gt;&lt;titles&gt;&lt;title&gt;Rural District Councils Act 13 of 2002&lt;/title&gt;&lt;/titles&gt;&lt;volume&gt;2021&lt;/volume&gt;&lt;number&gt;20th July&lt;/number&gt;&lt;dates&gt;&lt;year&gt;2002&lt;/year&gt;&lt;/dates&gt;&lt;pub-location&gt;Harare&lt;/pub-location&gt;&lt;publisher&gt;Government Printer&lt;/publisher&gt;&lt;urls&gt;&lt;related-urls&gt;&lt;url&gt;http://www.mlg.gov.zw/index.php/publications/category/7-provincial-and-rural-district-councils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02b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084DF2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  <w:p w14:paraId="65669586" w14:textId="77777777" w:rsidR="004A7F2B" w:rsidRPr="00084DF2" w:rsidRDefault="004A7F2B" w:rsidP="00481193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lang w:val="en-US"/>
              </w:rPr>
            </w:pPr>
            <w:r w:rsidRPr="00084DF2">
              <w:rPr>
                <w:rFonts w:ascii="Times New Roman" w:hAnsi="Times New Roman" w:cs="Times New Roman"/>
                <w:lang w:val="en-US"/>
              </w:rPr>
              <w:t xml:space="preserve">Urban Councils Act 22 of 2001 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084DF2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Zimbabwe&lt;/Author&gt;&lt;Year&gt;2001&lt;/Year&gt;&lt;RecNum&gt;7034&lt;/RecNum&gt;&lt;DisplayText&gt;(Zimbabwe, 2001c)&lt;/DisplayText&gt;&lt;record&gt;&lt;rec-number&gt;7034&lt;/rec-number&gt;&lt;foreign-keys&gt;&lt;key app="EN" db-id="vafvvetfy0a5rfe95whpvdd7ttp9p2wrpd9s" timestamp="1627503031"&gt;7034&lt;/key&gt;&lt;/foreign-keys&gt;&lt;ref-type name="Web Page"&gt;12&lt;/ref-type&gt;&lt;contributors&gt;&lt;authors&gt;&lt;author&gt;Zimbabwe&lt;/author&gt;&lt;/authors&gt;&lt;/contributors&gt;&lt;titles&gt;&lt;title&gt;Urban Councils Act 22 of 2001&lt;/title&gt;&lt;/titles&gt;&lt;volume&gt;2021&lt;/volume&gt;&lt;number&gt;20th July&lt;/number&gt;&lt;dates&gt;&lt;year&gt;2001&lt;/year&gt;&lt;/dates&gt;&lt;pub-location&gt;Harare&lt;/pub-location&gt;&lt;publisher&gt;Government Printer&lt;/publisher&gt;&lt;urls&gt;&lt;related-urls&gt;&lt;url&gt;https://zimlii.org/zw/legislation/act/2001/222001&lt;/url&gt;&lt;/related-urls&gt;&lt;/urls&gt;&lt;/record&gt;&lt;/Cite&gt;&lt;/EndNote&gt;</w:instrTex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084DF2">
              <w:rPr>
                <w:rFonts w:ascii="Times New Roman" w:hAnsi="Times New Roman" w:cs="Times New Roman"/>
                <w:noProof/>
                <w:lang w:val="en-US"/>
              </w:rPr>
              <w:t>(Zimbabwe, 2001c)</w:t>
            </w:r>
            <w:r w:rsidRPr="00084DF2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B8330DD" w14:textId="77777777" w:rsidR="004A7F2B" w:rsidRPr="00084DF2" w:rsidRDefault="004A7F2B" w:rsidP="00481193">
            <w:pPr>
              <w:rPr>
                <w:rFonts w:ascii="Times New Roman" w:hAnsi="Times New Roman" w:cs="Times New Roman"/>
              </w:rPr>
            </w:pPr>
          </w:p>
        </w:tc>
      </w:tr>
    </w:tbl>
    <w:p w14:paraId="7539994D" w14:textId="0E6B8226" w:rsidR="004A7F2B" w:rsidRPr="00084DF2" w:rsidRDefault="004A7F2B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4A7F2B" w:rsidRPr="00084DF2" w:rsidSect="00ED3D36">
          <w:headerReference w:type="default" r:id="rId13"/>
          <w:footerReference w:type="default" r:id="rId14"/>
          <w:endnotePr>
            <w:numFmt w:val="decimal"/>
          </w:endnotePr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60889E79" w14:textId="77777777" w:rsidR="00ED3D36" w:rsidRPr="00084DF2" w:rsidRDefault="00ED3D36" w:rsidP="00380F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sectPr w:rsidR="00ED3D36" w:rsidRPr="00084DF2">
      <w:endnotePr>
        <w:numFmt w:val="decimal"/>
      </w:end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344296" w14:textId="77777777" w:rsidR="00385B98" w:rsidRDefault="00385B98" w:rsidP="00E46E67">
      <w:pPr>
        <w:spacing w:after="0" w:line="240" w:lineRule="auto"/>
      </w:pPr>
      <w:r>
        <w:separator/>
      </w:r>
    </w:p>
  </w:endnote>
  <w:endnote w:type="continuationSeparator" w:id="0">
    <w:p w14:paraId="13DEE9C6" w14:textId="77777777" w:rsidR="00385B98" w:rsidRDefault="00385B98" w:rsidP="00E46E67">
      <w:pPr>
        <w:spacing w:after="0" w:line="240" w:lineRule="auto"/>
      </w:pPr>
      <w:r>
        <w:continuationSeparator/>
      </w:r>
    </w:p>
  </w:endnote>
  <w:endnote w:type="continuationNotice" w:id="1">
    <w:p w14:paraId="48E98154" w14:textId="77777777" w:rsidR="00385B98" w:rsidRDefault="00385B9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Open Sans SemiBold">
    <w:charset w:val="00"/>
    <w:family w:val="swiss"/>
    <w:pitch w:val="variable"/>
    <w:sig w:usb0="E00002EF" w:usb1="4000205B" w:usb2="00000028" w:usb3="00000000" w:csb0="0000019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 Light">
    <w:charset w:val="00"/>
    <w:family w:val="swiss"/>
    <w:pitch w:val="variable"/>
    <w:sig w:usb0="E00002EF" w:usb1="4000205B" w:usb2="00000028" w:usb3="00000000" w:csb0="0000019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261B75" w14:textId="1B2AD10B" w:rsidR="00FE352B" w:rsidRPr="00FE352B" w:rsidRDefault="00C723DC">
    <w:pPr>
      <w:pStyle w:val="Footer"/>
      <w:jc w:val="right"/>
      <w:rPr>
        <w:rFonts w:ascii="Open Sans" w:hAnsi="Open Sans" w:cs="Open Sans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0B357100" wp14:editId="0C9A6BEB">
              <wp:simplePos x="0" y="0"/>
              <wp:positionH relativeFrom="page">
                <wp:posOffset>0</wp:posOffset>
              </wp:positionH>
              <wp:positionV relativeFrom="page">
                <wp:posOffset>10237470</wp:posOffset>
              </wp:positionV>
              <wp:extent cx="7560310" cy="263525"/>
              <wp:effectExtent l="0" t="0" r="0" b="0"/>
              <wp:wrapNone/>
              <wp:docPr id="2" name="MSIPCMfa1f48f2bd1fa6b2c1970bba" descr="{&quot;HashCode&quot;:-1348403003,&quot;Height&quot;:841.0,&quot;Width&quot;:595.0,&quot;Placement&quot;:&quot;Footer&quot;,&quot;Index&quot;:&quot;Primary&quot;,&quot;Section&quot;:2,&quot;Top&quot;:0.0,&quot;Left&quot;:0.0}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7560310" cy="26352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263949D7" w14:textId="70E78662" w:rsidR="009C5788" w:rsidRPr="009C5788" w:rsidRDefault="009C5788" w:rsidP="009C5788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B357100" id="_x0000_t202" coordsize="21600,21600" o:spt="202" path="m,l,21600r21600,l21600,xe">
              <v:stroke joinstyle="miter"/>
              <v:path gradientshapeok="t" o:connecttype="rect"/>
            </v:shapetype>
            <v:shape id="MSIPCMfa1f48f2bd1fa6b2c1970bba" o:spid="_x0000_s1026" type="#_x0000_t202" alt="{&quot;HashCode&quot;:-1348403003,&quot;Height&quot;:841.0,&quot;Width&quot;:595.0,&quot;Placement&quot;:&quot;Footer&quot;,&quot;Index&quot;:&quot;Primary&quot;,&quot;Section&quot;:2,&quot;Top&quot;:0.0,&quot;Left&quot;:0.0}" style="position:absolute;left:0;text-align:left;margin-left:0;margin-top:806.1pt;width:595.3pt;height:20.75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" o:allowincell="f" filled="f" stroked="f" strokeweight=".5pt">
              <v:textbox inset="20pt,0,,0">
                <w:txbxContent>
                  <w:p w14:paraId="263949D7" w14:textId="70E78662" w:rsidR="009C5788" w:rsidRPr="009C5788" w:rsidRDefault="009C5788" w:rsidP="009C5788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rPr>
          <w:rFonts w:ascii="Open Sans" w:hAnsi="Open Sans" w:cs="Open Sans"/>
        </w:rPr>
        <w:id w:val="1339349214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="Open Sans" w:hAnsi="Open Sans" w:cs="Open Sans"/>
            </w:rPr>
            <w:id w:val="-1769616900"/>
            <w:docPartObj>
              <w:docPartGallery w:val="Page Numbers (Top of Page)"/>
              <w:docPartUnique/>
            </w:docPartObj>
          </w:sdtPr>
          <w:sdtEndPr/>
          <w:sdtContent>
            <w:r w:rsidR="00FE352B" w:rsidRPr="00FE352B">
              <w:rPr>
                <w:rFonts w:ascii="Open Sans" w:hAnsi="Open Sans" w:cs="Open Sans"/>
              </w:rPr>
              <w:t xml:space="preserve">Page </w:t>
            </w:r>
            <w:r w:rsidR="00FE352B" w:rsidRPr="00FE352B">
              <w:rPr>
                <w:rFonts w:ascii="Open Sans" w:hAnsi="Open Sans" w:cs="Open Sans"/>
                <w:b/>
                <w:bCs/>
              </w:rPr>
              <w:fldChar w:fldCharType="begin"/>
            </w:r>
            <w:r w:rsidR="00FE352B" w:rsidRPr="00FE352B">
              <w:rPr>
                <w:rFonts w:ascii="Open Sans" w:hAnsi="Open Sans" w:cs="Open Sans"/>
                <w:b/>
                <w:bCs/>
              </w:rPr>
              <w:instrText xml:space="preserve"> PAGE </w:instrText>
            </w:r>
            <w:r w:rsidR="00FE352B" w:rsidRPr="00FE352B">
              <w:rPr>
                <w:rFonts w:ascii="Open Sans" w:hAnsi="Open Sans" w:cs="Open Sans"/>
                <w:b/>
                <w:bCs/>
              </w:rPr>
              <w:fldChar w:fldCharType="separate"/>
            </w:r>
            <w:r w:rsidR="00FE352B" w:rsidRPr="00FE352B">
              <w:rPr>
                <w:rFonts w:ascii="Open Sans" w:hAnsi="Open Sans" w:cs="Open Sans"/>
                <w:b/>
                <w:bCs/>
                <w:noProof/>
              </w:rPr>
              <w:t>2</w:t>
            </w:r>
            <w:r w:rsidR="00FE352B" w:rsidRPr="00FE352B">
              <w:rPr>
                <w:rFonts w:ascii="Open Sans" w:hAnsi="Open Sans" w:cs="Open Sans"/>
                <w:b/>
                <w:bCs/>
              </w:rPr>
              <w:fldChar w:fldCharType="end"/>
            </w:r>
            <w:r w:rsidR="00FE352B" w:rsidRPr="00FE352B">
              <w:rPr>
                <w:rFonts w:ascii="Open Sans" w:hAnsi="Open Sans" w:cs="Open Sans"/>
              </w:rPr>
              <w:t xml:space="preserve"> of </w:t>
            </w:r>
            <w:r w:rsidR="00FE352B" w:rsidRPr="00FE352B">
              <w:rPr>
                <w:rFonts w:ascii="Open Sans" w:hAnsi="Open Sans" w:cs="Open Sans"/>
                <w:b/>
                <w:bCs/>
              </w:rPr>
              <w:fldChar w:fldCharType="begin"/>
            </w:r>
            <w:r w:rsidR="00FE352B" w:rsidRPr="00FE352B">
              <w:rPr>
                <w:rFonts w:ascii="Open Sans" w:hAnsi="Open Sans" w:cs="Open Sans"/>
                <w:b/>
                <w:bCs/>
              </w:rPr>
              <w:instrText xml:space="preserve"> NUMPAGES  </w:instrText>
            </w:r>
            <w:r w:rsidR="00FE352B" w:rsidRPr="00FE352B">
              <w:rPr>
                <w:rFonts w:ascii="Open Sans" w:hAnsi="Open Sans" w:cs="Open Sans"/>
                <w:b/>
                <w:bCs/>
              </w:rPr>
              <w:fldChar w:fldCharType="separate"/>
            </w:r>
            <w:r w:rsidR="00FE352B" w:rsidRPr="00FE352B">
              <w:rPr>
                <w:rFonts w:ascii="Open Sans" w:hAnsi="Open Sans" w:cs="Open Sans"/>
                <w:b/>
                <w:bCs/>
                <w:noProof/>
              </w:rPr>
              <w:t>2</w:t>
            </w:r>
            <w:r w:rsidR="00FE352B" w:rsidRPr="00FE352B">
              <w:rPr>
                <w:rFonts w:ascii="Open Sans" w:hAnsi="Open Sans" w:cs="Open Sans"/>
                <w:b/>
                <w:bCs/>
              </w:rPr>
              <w:fldChar w:fldCharType="end"/>
            </w:r>
          </w:sdtContent>
        </w:sdt>
      </w:sdtContent>
    </w:sdt>
  </w:p>
  <w:p w14:paraId="24E47398" w14:textId="281B30A6" w:rsidR="00E46E67" w:rsidRPr="00FE352B" w:rsidRDefault="00E46E67">
    <w:pPr>
      <w:pStyle w:val="Footer"/>
      <w:rPr>
        <w:rFonts w:ascii="Open Sans" w:hAnsi="Open Sans" w:cs="Open San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AA9FD3" w14:textId="77777777" w:rsidR="00385B98" w:rsidRDefault="00385B98" w:rsidP="00E46E67">
      <w:pPr>
        <w:spacing w:after="0" w:line="240" w:lineRule="auto"/>
      </w:pPr>
      <w:r>
        <w:separator/>
      </w:r>
    </w:p>
  </w:footnote>
  <w:footnote w:type="continuationSeparator" w:id="0">
    <w:p w14:paraId="1968D9DB" w14:textId="77777777" w:rsidR="00385B98" w:rsidRDefault="00385B98" w:rsidP="00E46E67">
      <w:pPr>
        <w:spacing w:after="0" w:line="240" w:lineRule="auto"/>
      </w:pPr>
      <w:r>
        <w:continuationSeparator/>
      </w:r>
    </w:p>
  </w:footnote>
  <w:footnote w:type="continuationNotice" w:id="1">
    <w:p w14:paraId="0158205D" w14:textId="77777777" w:rsidR="00385B98" w:rsidRDefault="00385B9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Open Sans" w:hAnsi="Open Sans" w:cs="Open Sans"/>
      </w:rPr>
      <w:id w:val="-1318336367"/>
      <w:docPartObj>
        <w:docPartGallery w:val="Page Numbers (Top of Page)"/>
        <w:docPartUnique/>
      </w:docPartObj>
    </w:sdtPr>
    <w:sdtEndPr/>
    <w:sdtContent>
      <w:p w14:paraId="5520DE28" w14:textId="77777777" w:rsidR="00A75D1A" w:rsidRPr="00A75D1A" w:rsidRDefault="00A75D1A">
        <w:pPr>
          <w:pStyle w:val="Header"/>
          <w:jc w:val="right"/>
          <w:rPr>
            <w:rFonts w:ascii="Open Sans" w:hAnsi="Open Sans" w:cs="Open Sans"/>
          </w:rPr>
        </w:pPr>
        <w:r w:rsidRPr="00A75D1A">
          <w:rPr>
            <w:rFonts w:ascii="Open Sans" w:hAnsi="Open Sans" w:cs="Open Sans"/>
          </w:rPr>
          <w:t xml:space="preserve">Page </w:t>
        </w:r>
        <w:r w:rsidRPr="00A75D1A">
          <w:rPr>
            <w:rFonts w:ascii="Open Sans" w:hAnsi="Open Sans" w:cs="Open Sans"/>
            <w:b/>
            <w:bCs/>
          </w:rPr>
          <w:fldChar w:fldCharType="begin"/>
        </w:r>
        <w:r w:rsidRPr="00A75D1A">
          <w:rPr>
            <w:rFonts w:ascii="Open Sans" w:hAnsi="Open Sans" w:cs="Open Sans"/>
            <w:b/>
            <w:bCs/>
          </w:rPr>
          <w:instrText xml:space="preserve"> PAGE </w:instrText>
        </w:r>
        <w:r w:rsidRPr="00A75D1A">
          <w:rPr>
            <w:rFonts w:ascii="Open Sans" w:hAnsi="Open Sans" w:cs="Open Sans"/>
            <w:b/>
            <w:bCs/>
          </w:rPr>
          <w:fldChar w:fldCharType="separate"/>
        </w:r>
        <w:r w:rsidRPr="00A75D1A">
          <w:rPr>
            <w:rFonts w:ascii="Open Sans" w:hAnsi="Open Sans" w:cs="Open Sans"/>
            <w:b/>
            <w:bCs/>
            <w:noProof/>
          </w:rPr>
          <w:t>2</w:t>
        </w:r>
        <w:r w:rsidRPr="00A75D1A">
          <w:rPr>
            <w:rFonts w:ascii="Open Sans" w:hAnsi="Open Sans" w:cs="Open Sans"/>
            <w:b/>
            <w:bCs/>
          </w:rPr>
          <w:fldChar w:fldCharType="end"/>
        </w:r>
        <w:r w:rsidRPr="00A75D1A">
          <w:rPr>
            <w:rFonts w:ascii="Open Sans" w:hAnsi="Open Sans" w:cs="Open Sans"/>
          </w:rPr>
          <w:t xml:space="preserve"> of </w:t>
        </w:r>
        <w:r w:rsidRPr="00A75D1A">
          <w:rPr>
            <w:rFonts w:ascii="Open Sans" w:hAnsi="Open Sans" w:cs="Open Sans"/>
            <w:b/>
            <w:bCs/>
          </w:rPr>
          <w:fldChar w:fldCharType="begin"/>
        </w:r>
        <w:r w:rsidRPr="00A75D1A">
          <w:rPr>
            <w:rFonts w:ascii="Open Sans" w:hAnsi="Open Sans" w:cs="Open Sans"/>
            <w:b/>
            <w:bCs/>
          </w:rPr>
          <w:instrText xml:space="preserve"> NUMPAGES  </w:instrText>
        </w:r>
        <w:r w:rsidRPr="00A75D1A">
          <w:rPr>
            <w:rFonts w:ascii="Open Sans" w:hAnsi="Open Sans" w:cs="Open Sans"/>
            <w:b/>
            <w:bCs/>
          </w:rPr>
          <w:fldChar w:fldCharType="separate"/>
        </w:r>
        <w:r w:rsidRPr="00A75D1A">
          <w:rPr>
            <w:rFonts w:ascii="Open Sans" w:hAnsi="Open Sans" w:cs="Open Sans"/>
            <w:b/>
            <w:bCs/>
            <w:noProof/>
          </w:rPr>
          <w:t>2</w:t>
        </w:r>
        <w:r w:rsidRPr="00A75D1A">
          <w:rPr>
            <w:rFonts w:ascii="Open Sans" w:hAnsi="Open Sans" w:cs="Open Sans"/>
            <w:b/>
            <w:bCs/>
          </w:rPr>
          <w:fldChar w:fldCharType="end"/>
        </w:r>
      </w:p>
    </w:sdtContent>
  </w:sdt>
  <w:p w14:paraId="56DABF36" w14:textId="77777777" w:rsidR="00A75D1A" w:rsidRPr="00A75D1A" w:rsidRDefault="00A75D1A">
    <w:pPr>
      <w:pStyle w:val="Header"/>
      <w:rPr>
        <w:rFonts w:ascii="Open Sans" w:hAnsi="Open Sans" w:cs="Open San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E447FF"/>
    <w:multiLevelType w:val="hybridMultilevel"/>
    <w:tmpl w:val="728604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3B618B"/>
    <w:multiLevelType w:val="hybridMultilevel"/>
    <w:tmpl w:val="D5CA47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4D7E67"/>
    <w:multiLevelType w:val="hybridMultilevel"/>
    <w:tmpl w:val="B1BE5076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93E4E15"/>
    <w:multiLevelType w:val="hybridMultilevel"/>
    <w:tmpl w:val="88686526"/>
    <w:lvl w:ilvl="0" w:tplc="C0760442">
      <w:start w:val="3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EB5289"/>
    <w:multiLevelType w:val="hybridMultilevel"/>
    <w:tmpl w:val="A24E1B4C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7F449E"/>
    <w:multiLevelType w:val="hybridMultilevel"/>
    <w:tmpl w:val="254894B0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AAE45A8"/>
    <w:multiLevelType w:val="hybridMultilevel"/>
    <w:tmpl w:val="EB409F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E1074BA"/>
    <w:multiLevelType w:val="hybridMultilevel"/>
    <w:tmpl w:val="B77ED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C16DBE"/>
    <w:multiLevelType w:val="hybridMultilevel"/>
    <w:tmpl w:val="D6540F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DD6500"/>
    <w:multiLevelType w:val="hybridMultilevel"/>
    <w:tmpl w:val="180CFE46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040027"/>
    <w:multiLevelType w:val="hybridMultilevel"/>
    <w:tmpl w:val="E8545FBC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E176E93"/>
    <w:multiLevelType w:val="hybridMultilevel"/>
    <w:tmpl w:val="9BA8F6AA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6A00C3"/>
    <w:multiLevelType w:val="hybridMultilevel"/>
    <w:tmpl w:val="578E4114"/>
    <w:lvl w:ilvl="0" w:tplc="E7A07B1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442578"/>
    <w:multiLevelType w:val="hybridMultilevel"/>
    <w:tmpl w:val="46EC3218"/>
    <w:lvl w:ilvl="0" w:tplc="E982CC1E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7380E78"/>
    <w:multiLevelType w:val="hybridMultilevel"/>
    <w:tmpl w:val="55982EAC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C996952"/>
    <w:multiLevelType w:val="hybridMultilevel"/>
    <w:tmpl w:val="68366040"/>
    <w:lvl w:ilvl="0" w:tplc="65AE21F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4035E6"/>
    <w:multiLevelType w:val="hybridMultilevel"/>
    <w:tmpl w:val="341093F6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C0F2B71"/>
    <w:multiLevelType w:val="hybridMultilevel"/>
    <w:tmpl w:val="73FE4B86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E4C706C"/>
    <w:multiLevelType w:val="hybridMultilevel"/>
    <w:tmpl w:val="BDE0B7C2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521363"/>
    <w:multiLevelType w:val="hybridMultilevel"/>
    <w:tmpl w:val="8E8C1080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FDF4996"/>
    <w:multiLevelType w:val="hybridMultilevel"/>
    <w:tmpl w:val="8DEC1F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FE770A7"/>
    <w:multiLevelType w:val="hybridMultilevel"/>
    <w:tmpl w:val="F92A51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02F449D"/>
    <w:multiLevelType w:val="hybridMultilevel"/>
    <w:tmpl w:val="0E5EA7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1D27A7E"/>
    <w:multiLevelType w:val="hybridMultilevel"/>
    <w:tmpl w:val="E3B2DB42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6D2FC0"/>
    <w:multiLevelType w:val="hybridMultilevel"/>
    <w:tmpl w:val="B6B8397C"/>
    <w:lvl w:ilvl="0" w:tplc="9CA619E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22FA2"/>
    <w:multiLevelType w:val="hybridMultilevel"/>
    <w:tmpl w:val="0FD001F4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41413DA"/>
    <w:multiLevelType w:val="hybridMultilevel"/>
    <w:tmpl w:val="126063AA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E6F651D"/>
    <w:multiLevelType w:val="hybridMultilevel"/>
    <w:tmpl w:val="C0A2818A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6002EA5"/>
    <w:multiLevelType w:val="hybridMultilevel"/>
    <w:tmpl w:val="CE80B354"/>
    <w:lvl w:ilvl="0" w:tplc="C0760442">
      <w:start w:val="3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89F4C6D"/>
    <w:multiLevelType w:val="hybridMultilevel"/>
    <w:tmpl w:val="41A82E58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943334"/>
    <w:multiLevelType w:val="hybridMultilevel"/>
    <w:tmpl w:val="0CA098DE"/>
    <w:lvl w:ilvl="0" w:tplc="E94A3E54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28"/>
  </w:num>
  <w:num w:numId="3">
    <w:abstractNumId w:val="3"/>
  </w:num>
  <w:num w:numId="4">
    <w:abstractNumId w:val="2"/>
  </w:num>
  <w:num w:numId="5">
    <w:abstractNumId w:val="30"/>
  </w:num>
  <w:num w:numId="6">
    <w:abstractNumId w:val="14"/>
  </w:num>
  <w:num w:numId="7">
    <w:abstractNumId w:val="26"/>
  </w:num>
  <w:num w:numId="8">
    <w:abstractNumId w:val="17"/>
  </w:num>
  <w:num w:numId="9">
    <w:abstractNumId w:val="18"/>
  </w:num>
  <w:num w:numId="10">
    <w:abstractNumId w:val="25"/>
  </w:num>
  <w:num w:numId="11">
    <w:abstractNumId w:val="5"/>
  </w:num>
  <w:num w:numId="12">
    <w:abstractNumId w:val="27"/>
  </w:num>
  <w:num w:numId="13">
    <w:abstractNumId w:val="11"/>
  </w:num>
  <w:num w:numId="14">
    <w:abstractNumId w:val="16"/>
  </w:num>
  <w:num w:numId="15">
    <w:abstractNumId w:val="8"/>
  </w:num>
  <w:num w:numId="16">
    <w:abstractNumId w:val="7"/>
  </w:num>
  <w:num w:numId="17">
    <w:abstractNumId w:val="1"/>
  </w:num>
  <w:num w:numId="18">
    <w:abstractNumId w:val="22"/>
  </w:num>
  <w:num w:numId="19">
    <w:abstractNumId w:val="21"/>
  </w:num>
  <w:num w:numId="20">
    <w:abstractNumId w:val="6"/>
  </w:num>
  <w:num w:numId="21">
    <w:abstractNumId w:val="0"/>
  </w:num>
  <w:num w:numId="22">
    <w:abstractNumId w:val="20"/>
  </w:num>
  <w:num w:numId="23">
    <w:abstractNumId w:val="10"/>
  </w:num>
  <w:num w:numId="24">
    <w:abstractNumId w:val="23"/>
  </w:num>
  <w:num w:numId="25">
    <w:abstractNumId w:val="9"/>
  </w:num>
  <w:num w:numId="26">
    <w:abstractNumId w:val="19"/>
  </w:num>
  <w:num w:numId="27">
    <w:abstractNumId w:val="4"/>
  </w:num>
  <w:num w:numId="28">
    <w:abstractNumId w:val="15"/>
  </w:num>
  <w:num w:numId="29">
    <w:abstractNumId w:val="24"/>
  </w:num>
  <w:num w:numId="30">
    <w:abstractNumId w:val="12"/>
  </w:num>
  <w:num w:numId="31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0F6A"/>
    <w:rsid w:val="00000976"/>
    <w:rsid w:val="00002427"/>
    <w:rsid w:val="00005F7A"/>
    <w:rsid w:val="000115CC"/>
    <w:rsid w:val="00025C4A"/>
    <w:rsid w:val="00027495"/>
    <w:rsid w:val="00031A1C"/>
    <w:rsid w:val="0003572C"/>
    <w:rsid w:val="0003775C"/>
    <w:rsid w:val="0004183A"/>
    <w:rsid w:val="00042113"/>
    <w:rsid w:val="00045847"/>
    <w:rsid w:val="00050A23"/>
    <w:rsid w:val="000572B8"/>
    <w:rsid w:val="0006064B"/>
    <w:rsid w:val="00064991"/>
    <w:rsid w:val="000659A3"/>
    <w:rsid w:val="0007085B"/>
    <w:rsid w:val="00072129"/>
    <w:rsid w:val="00084DF2"/>
    <w:rsid w:val="00086E8C"/>
    <w:rsid w:val="000A1182"/>
    <w:rsid w:val="000A347B"/>
    <w:rsid w:val="000B17FE"/>
    <w:rsid w:val="000B3471"/>
    <w:rsid w:val="000B5821"/>
    <w:rsid w:val="000C0CED"/>
    <w:rsid w:val="000C3489"/>
    <w:rsid w:val="000C4BC9"/>
    <w:rsid w:val="000C6E88"/>
    <w:rsid w:val="000D01BE"/>
    <w:rsid w:val="000D60C6"/>
    <w:rsid w:val="000E1A33"/>
    <w:rsid w:val="000E50C0"/>
    <w:rsid w:val="000E5612"/>
    <w:rsid w:val="000E7337"/>
    <w:rsid w:val="000F4BEE"/>
    <w:rsid w:val="000F6707"/>
    <w:rsid w:val="00112CFE"/>
    <w:rsid w:val="00117092"/>
    <w:rsid w:val="00121294"/>
    <w:rsid w:val="00121A44"/>
    <w:rsid w:val="00130A65"/>
    <w:rsid w:val="00131737"/>
    <w:rsid w:val="0013470B"/>
    <w:rsid w:val="00135C1A"/>
    <w:rsid w:val="00137B19"/>
    <w:rsid w:val="00140D6A"/>
    <w:rsid w:val="001451DF"/>
    <w:rsid w:val="0016034C"/>
    <w:rsid w:val="00161ECB"/>
    <w:rsid w:val="00162479"/>
    <w:rsid w:val="00163EDE"/>
    <w:rsid w:val="0016708A"/>
    <w:rsid w:val="001707F1"/>
    <w:rsid w:val="00171CF4"/>
    <w:rsid w:val="00172DB2"/>
    <w:rsid w:val="00184468"/>
    <w:rsid w:val="00185837"/>
    <w:rsid w:val="00187773"/>
    <w:rsid w:val="00194517"/>
    <w:rsid w:val="001A167C"/>
    <w:rsid w:val="001A59C5"/>
    <w:rsid w:val="001B1F8D"/>
    <w:rsid w:val="001B2F9E"/>
    <w:rsid w:val="001B2FC1"/>
    <w:rsid w:val="001B4326"/>
    <w:rsid w:val="001B7359"/>
    <w:rsid w:val="001C3E52"/>
    <w:rsid w:val="001C490D"/>
    <w:rsid w:val="001D4634"/>
    <w:rsid w:val="001D7C00"/>
    <w:rsid w:val="001E1A20"/>
    <w:rsid w:val="001E1BFB"/>
    <w:rsid w:val="001E394D"/>
    <w:rsid w:val="001F0606"/>
    <w:rsid w:val="001F3D8D"/>
    <w:rsid w:val="0020151A"/>
    <w:rsid w:val="0020235B"/>
    <w:rsid w:val="00203529"/>
    <w:rsid w:val="00205A54"/>
    <w:rsid w:val="002068B2"/>
    <w:rsid w:val="0020765A"/>
    <w:rsid w:val="00213E9D"/>
    <w:rsid w:val="0021409E"/>
    <w:rsid w:val="00216618"/>
    <w:rsid w:val="0021694E"/>
    <w:rsid w:val="00242FF5"/>
    <w:rsid w:val="00247046"/>
    <w:rsid w:val="0025226B"/>
    <w:rsid w:val="002556BC"/>
    <w:rsid w:val="002561B6"/>
    <w:rsid w:val="002561BA"/>
    <w:rsid w:val="002619CC"/>
    <w:rsid w:val="00263706"/>
    <w:rsid w:val="00264BA0"/>
    <w:rsid w:val="00266DAA"/>
    <w:rsid w:val="002723D8"/>
    <w:rsid w:val="00274324"/>
    <w:rsid w:val="0027438E"/>
    <w:rsid w:val="00277BD8"/>
    <w:rsid w:val="00280785"/>
    <w:rsid w:val="002810A3"/>
    <w:rsid w:val="00284044"/>
    <w:rsid w:val="002A39A8"/>
    <w:rsid w:val="002A4DF5"/>
    <w:rsid w:val="002B2221"/>
    <w:rsid w:val="002C063D"/>
    <w:rsid w:val="002C3DF1"/>
    <w:rsid w:val="002C3F27"/>
    <w:rsid w:val="002D1AA5"/>
    <w:rsid w:val="002D3DCF"/>
    <w:rsid w:val="002D55C0"/>
    <w:rsid w:val="002D7C1A"/>
    <w:rsid w:val="002E1A81"/>
    <w:rsid w:val="002E7C2A"/>
    <w:rsid w:val="002F6256"/>
    <w:rsid w:val="002F6EEE"/>
    <w:rsid w:val="00303D4B"/>
    <w:rsid w:val="003053CA"/>
    <w:rsid w:val="00306E39"/>
    <w:rsid w:val="0031058B"/>
    <w:rsid w:val="003146CB"/>
    <w:rsid w:val="00336BD6"/>
    <w:rsid w:val="0034137D"/>
    <w:rsid w:val="003423F3"/>
    <w:rsid w:val="00342C5E"/>
    <w:rsid w:val="00351852"/>
    <w:rsid w:val="003522F5"/>
    <w:rsid w:val="003618DA"/>
    <w:rsid w:val="00361C2B"/>
    <w:rsid w:val="00361F48"/>
    <w:rsid w:val="00364484"/>
    <w:rsid w:val="003665B3"/>
    <w:rsid w:val="003676C4"/>
    <w:rsid w:val="00371F2A"/>
    <w:rsid w:val="0038015B"/>
    <w:rsid w:val="00380FE0"/>
    <w:rsid w:val="00381176"/>
    <w:rsid w:val="00385B98"/>
    <w:rsid w:val="00392EFC"/>
    <w:rsid w:val="003A1E1E"/>
    <w:rsid w:val="003A4CB3"/>
    <w:rsid w:val="003A7587"/>
    <w:rsid w:val="003B0A17"/>
    <w:rsid w:val="003B4DC9"/>
    <w:rsid w:val="003B5877"/>
    <w:rsid w:val="003B79D9"/>
    <w:rsid w:val="003C73FE"/>
    <w:rsid w:val="003D0726"/>
    <w:rsid w:val="003E417B"/>
    <w:rsid w:val="003E7A6C"/>
    <w:rsid w:val="00403244"/>
    <w:rsid w:val="00405071"/>
    <w:rsid w:val="00405E5B"/>
    <w:rsid w:val="00411A95"/>
    <w:rsid w:val="00425A75"/>
    <w:rsid w:val="004301BA"/>
    <w:rsid w:val="00432E11"/>
    <w:rsid w:val="00434806"/>
    <w:rsid w:val="00442094"/>
    <w:rsid w:val="00442E56"/>
    <w:rsid w:val="00445823"/>
    <w:rsid w:val="00446061"/>
    <w:rsid w:val="0044617D"/>
    <w:rsid w:val="00452573"/>
    <w:rsid w:val="00455198"/>
    <w:rsid w:val="00455D2D"/>
    <w:rsid w:val="004631E0"/>
    <w:rsid w:val="00463655"/>
    <w:rsid w:val="0046390F"/>
    <w:rsid w:val="00470073"/>
    <w:rsid w:val="00476EA1"/>
    <w:rsid w:val="00482351"/>
    <w:rsid w:val="00484324"/>
    <w:rsid w:val="0048639B"/>
    <w:rsid w:val="004863E8"/>
    <w:rsid w:val="004866D5"/>
    <w:rsid w:val="00486E40"/>
    <w:rsid w:val="00487193"/>
    <w:rsid w:val="00491827"/>
    <w:rsid w:val="004A261D"/>
    <w:rsid w:val="004A4861"/>
    <w:rsid w:val="004A56E2"/>
    <w:rsid w:val="004A7F2B"/>
    <w:rsid w:val="004B7132"/>
    <w:rsid w:val="004C3BE3"/>
    <w:rsid w:val="004C415C"/>
    <w:rsid w:val="004C5188"/>
    <w:rsid w:val="004C6E3A"/>
    <w:rsid w:val="004D30DE"/>
    <w:rsid w:val="004D742C"/>
    <w:rsid w:val="004E0BDD"/>
    <w:rsid w:val="004E18C3"/>
    <w:rsid w:val="004E5C18"/>
    <w:rsid w:val="004F06A3"/>
    <w:rsid w:val="004F49AE"/>
    <w:rsid w:val="004F5E52"/>
    <w:rsid w:val="0052232D"/>
    <w:rsid w:val="00524EB2"/>
    <w:rsid w:val="00527BA4"/>
    <w:rsid w:val="0053221B"/>
    <w:rsid w:val="00534D83"/>
    <w:rsid w:val="00544511"/>
    <w:rsid w:val="00544557"/>
    <w:rsid w:val="00547945"/>
    <w:rsid w:val="00550566"/>
    <w:rsid w:val="005523EC"/>
    <w:rsid w:val="00553CBC"/>
    <w:rsid w:val="0055631F"/>
    <w:rsid w:val="0056207B"/>
    <w:rsid w:val="0056349C"/>
    <w:rsid w:val="0056378A"/>
    <w:rsid w:val="005648D4"/>
    <w:rsid w:val="00570ADF"/>
    <w:rsid w:val="00576FB2"/>
    <w:rsid w:val="00577A03"/>
    <w:rsid w:val="00581DD5"/>
    <w:rsid w:val="005870AD"/>
    <w:rsid w:val="00590127"/>
    <w:rsid w:val="005A027C"/>
    <w:rsid w:val="005A402F"/>
    <w:rsid w:val="005A471D"/>
    <w:rsid w:val="005A622A"/>
    <w:rsid w:val="005A7FC2"/>
    <w:rsid w:val="005B29F3"/>
    <w:rsid w:val="005B4EC2"/>
    <w:rsid w:val="005B6CE7"/>
    <w:rsid w:val="005C391F"/>
    <w:rsid w:val="005C5F0C"/>
    <w:rsid w:val="005C753F"/>
    <w:rsid w:val="005C79AA"/>
    <w:rsid w:val="005D5354"/>
    <w:rsid w:val="005E79B7"/>
    <w:rsid w:val="005E7E17"/>
    <w:rsid w:val="005F09AD"/>
    <w:rsid w:val="005F2FD9"/>
    <w:rsid w:val="005F6938"/>
    <w:rsid w:val="005F72A5"/>
    <w:rsid w:val="006105A3"/>
    <w:rsid w:val="00610CB3"/>
    <w:rsid w:val="00612110"/>
    <w:rsid w:val="0061282E"/>
    <w:rsid w:val="00623749"/>
    <w:rsid w:val="006256FF"/>
    <w:rsid w:val="0062731E"/>
    <w:rsid w:val="00632065"/>
    <w:rsid w:val="0063343A"/>
    <w:rsid w:val="00636741"/>
    <w:rsid w:val="00646085"/>
    <w:rsid w:val="00646DE4"/>
    <w:rsid w:val="00661B1C"/>
    <w:rsid w:val="006627E7"/>
    <w:rsid w:val="00666C22"/>
    <w:rsid w:val="006715B3"/>
    <w:rsid w:val="006745A9"/>
    <w:rsid w:val="00680515"/>
    <w:rsid w:val="006818F5"/>
    <w:rsid w:val="00687003"/>
    <w:rsid w:val="0069059E"/>
    <w:rsid w:val="00695671"/>
    <w:rsid w:val="006A32B9"/>
    <w:rsid w:val="006A60F9"/>
    <w:rsid w:val="006B2440"/>
    <w:rsid w:val="006B246B"/>
    <w:rsid w:val="006B39F2"/>
    <w:rsid w:val="006B4CB2"/>
    <w:rsid w:val="006D0A7F"/>
    <w:rsid w:val="006D0BA7"/>
    <w:rsid w:val="006D3EB3"/>
    <w:rsid w:val="006E3E0D"/>
    <w:rsid w:val="006E6383"/>
    <w:rsid w:val="006E706A"/>
    <w:rsid w:val="006F1D46"/>
    <w:rsid w:val="006F26DF"/>
    <w:rsid w:val="006F61C5"/>
    <w:rsid w:val="00701B4E"/>
    <w:rsid w:val="00706E9E"/>
    <w:rsid w:val="007078F8"/>
    <w:rsid w:val="00715780"/>
    <w:rsid w:val="00721F85"/>
    <w:rsid w:val="00722676"/>
    <w:rsid w:val="0072309A"/>
    <w:rsid w:val="00724E88"/>
    <w:rsid w:val="007253A4"/>
    <w:rsid w:val="00730519"/>
    <w:rsid w:val="00760CD3"/>
    <w:rsid w:val="0076528F"/>
    <w:rsid w:val="00771011"/>
    <w:rsid w:val="00775575"/>
    <w:rsid w:val="0079374E"/>
    <w:rsid w:val="00794029"/>
    <w:rsid w:val="00796C07"/>
    <w:rsid w:val="00797A39"/>
    <w:rsid w:val="007A1DD2"/>
    <w:rsid w:val="007B4668"/>
    <w:rsid w:val="007C5026"/>
    <w:rsid w:val="007C7CCB"/>
    <w:rsid w:val="007D1366"/>
    <w:rsid w:val="007D40DA"/>
    <w:rsid w:val="007E04D0"/>
    <w:rsid w:val="007E05F7"/>
    <w:rsid w:val="007E328A"/>
    <w:rsid w:val="007E5362"/>
    <w:rsid w:val="007F5E13"/>
    <w:rsid w:val="007F5F8C"/>
    <w:rsid w:val="00804CD4"/>
    <w:rsid w:val="008073B1"/>
    <w:rsid w:val="00813CC1"/>
    <w:rsid w:val="008161D6"/>
    <w:rsid w:val="00817AEA"/>
    <w:rsid w:val="008208DC"/>
    <w:rsid w:val="0082460D"/>
    <w:rsid w:val="0084673D"/>
    <w:rsid w:val="00851262"/>
    <w:rsid w:val="00860C71"/>
    <w:rsid w:val="00862547"/>
    <w:rsid w:val="0086266A"/>
    <w:rsid w:val="00863BC4"/>
    <w:rsid w:val="008644F5"/>
    <w:rsid w:val="00864FC9"/>
    <w:rsid w:val="008666D0"/>
    <w:rsid w:val="008710D8"/>
    <w:rsid w:val="0087183F"/>
    <w:rsid w:val="00872239"/>
    <w:rsid w:val="00872AD6"/>
    <w:rsid w:val="0087432D"/>
    <w:rsid w:val="0087436B"/>
    <w:rsid w:val="00875840"/>
    <w:rsid w:val="0087736F"/>
    <w:rsid w:val="008776CE"/>
    <w:rsid w:val="008806D0"/>
    <w:rsid w:val="00882B11"/>
    <w:rsid w:val="0089695C"/>
    <w:rsid w:val="008A68DA"/>
    <w:rsid w:val="008A6D8F"/>
    <w:rsid w:val="008B0605"/>
    <w:rsid w:val="008B0D29"/>
    <w:rsid w:val="008B12E7"/>
    <w:rsid w:val="008B3ACB"/>
    <w:rsid w:val="008B58B7"/>
    <w:rsid w:val="008D3C4B"/>
    <w:rsid w:val="008D5212"/>
    <w:rsid w:val="008E3099"/>
    <w:rsid w:val="008E3ABA"/>
    <w:rsid w:val="008F5EA6"/>
    <w:rsid w:val="008F6841"/>
    <w:rsid w:val="00903368"/>
    <w:rsid w:val="00905019"/>
    <w:rsid w:val="009064A9"/>
    <w:rsid w:val="0091527E"/>
    <w:rsid w:val="009233D5"/>
    <w:rsid w:val="0092361A"/>
    <w:rsid w:val="00924544"/>
    <w:rsid w:val="00931B7B"/>
    <w:rsid w:val="009332DC"/>
    <w:rsid w:val="00933E1E"/>
    <w:rsid w:val="009348DF"/>
    <w:rsid w:val="00943722"/>
    <w:rsid w:val="00945942"/>
    <w:rsid w:val="00950A31"/>
    <w:rsid w:val="00956C1E"/>
    <w:rsid w:val="009650F2"/>
    <w:rsid w:val="00977AD4"/>
    <w:rsid w:val="00982678"/>
    <w:rsid w:val="00994497"/>
    <w:rsid w:val="009A01A0"/>
    <w:rsid w:val="009A1D38"/>
    <w:rsid w:val="009A36A9"/>
    <w:rsid w:val="009A73C0"/>
    <w:rsid w:val="009B21E2"/>
    <w:rsid w:val="009B540E"/>
    <w:rsid w:val="009B6392"/>
    <w:rsid w:val="009C5788"/>
    <w:rsid w:val="009C796C"/>
    <w:rsid w:val="009C7B70"/>
    <w:rsid w:val="009D0415"/>
    <w:rsid w:val="009D0EF4"/>
    <w:rsid w:val="009D57AE"/>
    <w:rsid w:val="009E004F"/>
    <w:rsid w:val="009E12D3"/>
    <w:rsid w:val="009E24E9"/>
    <w:rsid w:val="009E523C"/>
    <w:rsid w:val="009E569F"/>
    <w:rsid w:val="009E5C91"/>
    <w:rsid w:val="009E6CA0"/>
    <w:rsid w:val="009F75C3"/>
    <w:rsid w:val="00A0113D"/>
    <w:rsid w:val="00A0585C"/>
    <w:rsid w:val="00A16778"/>
    <w:rsid w:val="00A20534"/>
    <w:rsid w:val="00A20DF0"/>
    <w:rsid w:val="00A26A7E"/>
    <w:rsid w:val="00A27888"/>
    <w:rsid w:val="00A31138"/>
    <w:rsid w:val="00A342BA"/>
    <w:rsid w:val="00A35744"/>
    <w:rsid w:val="00A379BB"/>
    <w:rsid w:val="00A428D8"/>
    <w:rsid w:val="00A455B2"/>
    <w:rsid w:val="00A52316"/>
    <w:rsid w:val="00A52B43"/>
    <w:rsid w:val="00A56A39"/>
    <w:rsid w:val="00A67BCA"/>
    <w:rsid w:val="00A71C8A"/>
    <w:rsid w:val="00A72B9D"/>
    <w:rsid w:val="00A75CE9"/>
    <w:rsid w:val="00A75D1A"/>
    <w:rsid w:val="00A7640D"/>
    <w:rsid w:val="00A83B7C"/>
    <w:rsid w:val="00A85F42"/>
    <w:rsid w:val="00A85F91"/>
    <w:rsid w:val="00A92A83"/>
    <w:rsid w:val="00A973D6"/>
    <w:rsid w:val="00AA0C57"/>
    <w:rsid w:val="00AB38C1"/>
    <w:rsid w:val="00AB711C"/>
    <w:rsid w:val="00AC2A00"/>
    <w:rsid w:val="00AC3E64"/>
    <w:rsid w:val="00AC5E25"/>
    <w:rsid w:val="00AD0CCA"/>
    <w:rsid w:val="00AD37B2"/>
    <w:rsid w:val="00AD3CB0"/>
    <w:rsid w:val="00AE7432"/>
    <w:rsid w:val="00AF002A"/>
    <w:rsid w:val="00AF30CB"/>
    <w:rsid w:val="00B019C0"/>
    <w:rsid w:val="00B04017"/>
    <w:rsid w:val="00B055F8"/>
    <w:rsid w:val="00B1103E"/>
    <w:rsid w:val="00B15904"/>
    <w:rsid w:val="00B16BB3"/>
    <w:rsid w:val="00B25708"/>
    <w:rsid w:val="00B26717"/>
    <w:rsid w:val="00B26818"/>
    <w:rsid w:val="00B275D3"/>
    <w:rsid w:val="00B32227"/>
    <w:rsid w:val="00B452B2"/>
    <w:rsid w:val="00B47513"/>
    <w:rsid w:val="00B54CE9"/>
    <w:rsid w:val="00B612CC"/>
    <w:rsid w:val="00B619C1"/>
    <w:rsid w:val="00B61F93"/>
    <w:rsid w:val="00B662A1"/>
    <w:rsid w:val="00B67143"/>
    <w:rsid w:val="00B6769A"/>
    <w:rsid w:val="00B73BA7"/>
    <w:rsid w:val="00B76E32"/>
    <w:rsid w:val="00B81AD9"/>
    <w:rsid w:val="00BA277D"/>
    <w:rsid w:val="00BA5E52"/>
    <w:rsid w:val="00BA641F"/>
    <w:rsid w:val="00BA68D5"/>
    <w:rsid w:val="00BA6EAF"/>
    <w:rsid w:val="00BA7968"/>
    <w:rsid w:val="00BB4791"/>
    <w:rsid w:val="00BB4DE4"/>
    <w:rsid w:val="00BC24B8"/>
    <w:rsid w:val="00BC38CB"/>
    <w:rsid w:val="00BE1880"/>
    <w:rsid w:val="00BE4025"/>
    <w:rsid w:val="00BE6419"/>
    <w:rsid w:val="00BF443F"/>
    <w:rsid w:val="00C015F0"/>
    <w:rsid w:val="00C06447"/>
    <w:rsid w:val="00C106F0"/>
    <w:rsid w:val="00C10F6A"/>
    <w:rsid w:val="00C151A6"/>
    <w:rsid w:val="00C16128"/>
    <w:rsid w:val="00C21A65"/>
    <w:rsid w:val="00C23152"/>
    <w:rsid w:val="00C26549"/>
    <w:rsid w:val="00C358F0"/>
    <w:rsid w:val="00C3646D"/>
    <w:rsid w:val="00C45264"/>
    <w:rsid w:val="00C45A42"/>
    <w:rsid w:val="00C46060"/>
    <w:rsid w:val="00C46D83"/>
    <w:rsid w:val="00C5283D"/>
    <w:rsid w:val="00C5497E"/>
    <w:rsid w:val="00C571BC"/>
    <w:rsid w:val="00C62E9A"/>
    <w:rsid w:val="00C64B0C"/>
    <w:rsid w:val="00C65257"/>
    <w:rsid w:val="00C67236"/>
    <w:rsid w:val="00C723DC"/>
    <w:rsid w:val="00C72799"/>
    <w:rsid w:val="00C803D5"/>
    <w:rsid w:val="00C82F7D"/>
    <w:rsid w:val="00C83161"/>
    <w:rsid w:val="00C9662B"/>
    <w:rsid w:val="00C96698"/>
    <w:rsid w:val="00CA738A"/>
    <w:rsid w:val="00CA74DD"/>
    <w:rsid w:val="00CB09CD"/>
    <w:rsid w:val="00CB34AB"/>
    <w:rsid w:val="00CB6DB2"/>
    <w:rsid w:val="00CD0329"/>
    <w:rsid w:val="00CD0554"/>
    <w:rsid w:val="00CD2A50"/>
    <w:rsid w:val="00CD64CE"/>
    <w:rsid w:val="00CD6F9A"/>
    <w:rsid w:val="00CE33C3"/>
    <w:rsid w:val="00CF5FC4"/>
    <w:rsid w:val="00D05B89"/>
    <w:rsid w:val="00D0641E"/>
    <w:rsid w:val="00D20379"/>
    <w:rsid w:val="00D20BFD"/>
    <w:rsid w:val="00D22F09"/>
    <w:rsid w:val="00D34E32"/>
    <w:rsid w:val="00D35D18"/>
    <w:rsid w:val="00D514DD"/>
    <w:rsid w:val="00D51A83"/>
    <w:rsid w:val="00D549E9"/>
    <w:rsid w:val="00D55A40"/>
    <w:rsid w:val="00D66482"/>
    <w:rsid w:val="00D6656E"/>
    <w:rsid w:val="00D7632F"/>
    <w:rsid w:val="00D90DE2"/>
    <w:rsid w:val="00DB6D23"/>
    <w:rsid w:val="00DC289D"/>
    <w:rsid w:val="00DC6E0A"/>
    <w:rsid w:val="00DC7139"/>
    <w:rsid w:val="00DD581F"/>
    <w:rsid w:val="00DE0C58"/>
    <w:rsid w:val="00DF0A80"/>
    <w:rsid w:val="00DF1D3E"/>
    <w:rsid w:val="00DF3FDA"/>
    <w:rsid w:val="00E00519"/>
    <w:rsid w:val="00E013A7"/>
    <w:rsid w:val="00E046E4"/>
    <w:rsid w:val="00E04ED0"/>
    <w:rsid w:val="00E24C35"/>
    <w:rsid w:val="00E46E67"/>
    <w:rsid w:val="00E51440"/>
    <w:rsid w:val="00E5371F"/>
    <w:rsid w:val="00E560A4"/>
    <w:rsid w:val="00E63A79"/>
    <w:rsid w:val="00E70EF0"/>
    <w:rsid w:val="00E7148D"/>
    <w:rsid w:val="00E73137"/>
    <w:rsid w:val="00E8032F"/>
    <w:rsid w:val="00E8758B"/>
    <w:rsid w:val="00E904F4"/>
    <w:rsid w:val="00E92AEC"/>
    <w:rsid w:val="00E931D7"/>
    <w:rsid w:val="00EA7C97"/>
    <w:rsid w:val="00EB2576"/>
    <w:rsid w:val="00EB4811"/>
    <w:rsid w:val="00EB584C"/>
    <w:rsid w:val="00EB6B37"/>
    <w:rsid w:val="00EC1DA7"/>
    <w:rsid w:val="00EC6531"/>
    <w:rsid w:val="00ED2D65"/>
    <w:rsid w:val="00ED3CF4"/>
    <w:rsid w:val="00ED3D36"/>
    <w:rsid w:val="00EE248E"/>
    <w:rsid w:val="00EE5980"/>
    <w:rsid w:val="00EF17D4"/>
    <w:rsid w:val="00EF6C0F"/>
    <w:rsid w:val="00F020C9"/>
    <w:rsid w:val="00F05C7A"/>
    <w:rsid w:val="00F1490F"/>
    <w:rsid w:val="00F16B64"/>
    <w:rsid w:val="00F21510"/>
    <w:rsid w:val="00F23644"/>
    <w:rsid w:val="00F45543"/>
    <w:rsid w:val="00F45547"/>
    <w:rsid w:val="00F5090E"/>
    <w:rsid w:val="00F61806"/>
    <w:rsid w:val="00F64E6A"/>
    <w:rsid w:val="00F779C0"/>
    <w:rsid w:val="00FA1B3D"/>
    <w:rsid w:val="00FA44F6"/>
    <w:rsid w:val="00FD0759"/>
    <w:rsid w:val="00FD177F"/>
    <w:rsid w:val="00FD5E3E"/>
    <w:rsid w:val="00FD6B5A"/>
    <w:rsid w:val="00FD74FE"/>
    <w:rsid w:val="00FE352B"/>
    <w:rsid w:val="00FE3602"/>
    <w:rsid w:val="00FE7E1F"/>
    <w:rsid w:val="00FF40DD"/>
    <w:rsid w:val="00FF5C21"/>
    <w:rsid w:val="03EF706C"/>
    <w:rsid w:val="086A33F0"/>
    <w:rsid w:val="780F7D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B032460"/>
  <w15:docId w15:val="{274E39EC-9731-412A-9B3D-20E30056EF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631F"/>
    <w:pPr>
      <w:keepNext/>
      <w:keepLines/>
      <w:spacing w:before="240" w:after="0"/>
      <w:outlineLvl w:val="0"/>
    </w:pPr>
    <w:rPr>
      <w:rFonts w:ascii="Open Sans SemiBold" w:eastAsiaTheme="majorEastAsia" w:hAnsi="Open Sans SemiBold" w:cs="Open Sans SemiBold"/>
      <w:color w:val="10137D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0606"/>
    <w:pPr>
      <w:keepNext/>
      <w:keepLines/>
      <w:spacing w:before="40" w:after="120"/>
      <w:outlineLvl w:val="1"/>
    </w:pPr>
    <w:rPr>
      <w:rFonts w:ascii="Open Sans" w:eastAsiaTheme="majorEastAsia" w:hAnsi="Open Sans" w:cs="Open Sans"/>
      <w:color w:val="10137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F40D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C6E88"/>
    <w:pPr>
      <w:spacing w:after="0" w:line="240" w:lineRule="auto"/>
      <w:contextualSpacing/>
    </w:pPr>
    <w:rPr>
      <w:rFonts w:ascii="Open Sans" w:eastAsiaTheme="majorEastAsia" w:hAnsi="Open Sans" w:cs="Open Sans"/>
      <w:color w:val="10137D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C6E88"/>
    <w:rPr>
      <w:rFonts w:ascii="Open Sans" w:eastAsiaTheme="majorEastAsia" w:hAnsi="Open Sans" w:cs="Open Sans"/>
      <w:color w:val="10137D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F6A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10F6A"/>
    <w:rPr>
      <w:rFonts w:eastAsiaTheme="minorEastAsia"/>
      <w:color w:val="5A5A5A" w:themeColor="text1" w:themeTint="A5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55631F"/>
    <w:rPr>
      <w:rFonts w:ascii="Open Sans SemiBold" w:eastAsiaTheme="majorEastAsia" w:hAnsi="Open Sans SemiBold" w:cs="Open Sans SemiBold"/>
      <w:color w:val="10137D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E931D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46E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6E67"/>
  </w:style>
  <w:style w:type="paragraph" w:styleId="Footer">
    <w:name w:val="footer"/>
    <w:basedOn w:val="Normal"/>
    <w:link w:val="FooterChar"/>
    <w:uiPriority w:val="99"/>
    <w:unhideWhenUsed/>
    <w:rsid w:val="00E46E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6E67"/>
  </w:style>
  <w:style w:type="paragraph" w:customStyle="1" w:styleId="Default">
    <w:name w:val="Default"/>
    <w:rsid w:val="00570ADF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1F0606"/>
    <w:rPr>
      <w:rFonts w:ascii="Open Sans" w:eastAsiaTheme="majorEastAsia" w:hAnsi="Open Sans" w:cs="Open Sans"/>
      <w:color w:val="10137D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8467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67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67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67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673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67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673D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D535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5354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FF40D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TFHeading1">
    <w:name w:val="T&amp;F Heading 1"/>
    <w:basedOn w:val="Heading1"/>
    <w:link w:val="TFHeading1Char"/>
    <w:rsid w:val="00FF40DD"/>
  </w:style>
  <w:style w:type="character" w:customStyle="1" w:styleId="TFHeading1Char">
    <w:name w:val="T&amp;F Heading 1 Char"/>
    <w:basedOn w:val="DefaultParagraphFont"/>
    <w:link w:val="TFHeading1"/>
    <w:rsid w:val="00FF40DD"/>
    <w:rPr>
      <w:rFonts w:ascii="Open Sans SemiBold" w:eastAsiaTheme="majorEastAsia" w:hAnsi="Open Sans SemiBold" w:cs="Open Sans SemiBold"/>
      <w:color w:val="10137D"/>
      <w:sz w:val="28"/>
      <w:szCs w:val="28"/>
    </w:rPr>
  </w:style>
  <w:style w:type="paragraph" w:customStyle="1" w:styleId="TFHeading2">
    <w:name w:val="T&amp;F Heading 2"/>
    <w:basedOn w:val="Heading2"/>
    <w:link w:val="TFHeading2Char"/>
    <w:rsid w:val="00FF40DD"/>
    <w:rPr>
      <w:rFonts w:cs="Open Sans Light"/>
      <w:sz w:val="24"/>
      <w:szCs w:val="28"/>
    </w:rPr>
  </w:style>
  <w:style w:type="character" w:customStyle="1" w:styleId="TFHeading2Char">
    <w:name w:val="T&amp;F Heading 2 Char"/>
    <w:basedOn w:val="DefaultParagraphFont"/>
    <w:link w:val="TFHeading2"/>
    <w:rsid w:val="00FF40DD"/>
    <w:rPr>
      <w:rFonts w:ascii="Open Sans" w:eastAsiaTheme="majorEastAsia" w:hAnsi="Open Sans" w:cs="Open Sans Light"/>
      <w:color w:val="10137D"/>
      <w:sz w:val="24"/>
      <w:szCs w:val="28"/>
    </w:rPr>
  </w:style>
  <w:style w:type="table" w:styleId="GridTable1Light">
    <w:name w:val="Grid Table 1 Light"/>
    <w:basedOn w:val="TableNormal"/>
    <w:uiPriority w:val="46"/>
    <w:rsid w:val="00FF40D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F40DD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40D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F40DD"/>
    <w:rPr>
      <w:vertAlign w:val="superscript"/>
    </w:rPr>
  </w:style>
  <w:style w:type="paragraph" w:styleId="NoSpacing">
    <w:name w:val="No Spacing"/>
    <w:basedOn w:val="Normal"/>
    <w:uiPriority w:val="1"/>
    <w:qFormat/>
    <w:rsid w:val="00E7148D"/>
    <w:rPr>
      <w:rFonts w:ascii="Open Sans" w:hAnsi="Open Sans" w:cs="Open Sans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C24B8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A01A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A01A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A01A0"/>
    <w:rPr>
      <w:vertAlign w:val="superscript"/>
    </w:rPr>
  </w:style>
  <w:style w:type="table" w:styleId="TableGrid">
    <w:name w:val="Table Grid"/>
    <w:basedOn w:val="TableNormal"/>
    <w:uiPriority w:val="39"/>
    <w:rsid w:val="000E5612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E561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561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E561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E5612"/>
    <w:rPr>
      <w:rFonts w:ascii="Calibri" w:hAnsi="Calibri" w:cs="Calibri"/>
      <w:noProof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0E5612"/>
    <w:pPr>
      <w:outlineLvl w:val="9"/>
    </w:pPr>
    <w:rPr>
      <w:rFonts w:asciiTheme="majorHAnsi" w:hAnsiTheme="majorHAnsi" w:cstheme="majorBidi"/>
      <w:color w:val="2F5496" w:themeColor="accent1" w:themeShade="BF"/>
      <w:sz w:val="32"/>
      <w:szCs w:val="32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0E5612"/>
    <w:pPr>
      <w:spacing w:after="100"/>
      <w:ind w:left="220"/>
    </w:pPr>
    <w:rPr>
      <w:lang w:val="en-CA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5612"/>
  </w:style>
  <w:style w:type="paragraph" w:styleId="Caption">
    <w:name w:val="caption"/>
    <w:basedOn w:val="Normal"/>
    <w:next w:val="Normal"/>
    <w:uiPriority w:val="35"/>
    <w:unhideWhenUsed/>
    <w:qFormat/>
    <w:rsid w:val="0062731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bodytext">
    <w:name w:val="bodytext"/>
    <w:basedOn w:val="Normal"/>
    <w:rsid w:val="00576FB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TOC3">
    <w:name w:val="toc 3"/>
    <w:basedOn w:val="Normal"/>
    <w:next w:val="Normal"/>
    <w:autoRedefine/>
    <w:uiPriority w:val="39"/>
    <w:unhideWhenUsed/>
    <w:rsid w:val="004A7F2B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0636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660670">
          <w:marLeft w:val="0"/>
          <w:marRight w:val="0"/>
          <w:marTop w:val="0"/>
          <w:marBottom w:val="0"/>
          <w:divBdr>
            <w:top w:val="single" w:sz="18" w:space="4" w:color="006FCA"/>
            <w:left w:val="single" w:sz="18" w:space="4" w:color="006FCA"/>
            <w:bottom w:val="single" w:sz="18" w:space="4" w:color="006FCA"/>
            <w:right w:val="single" w:sz="18" w:space="4" w:color="006FCA"/>
          </w:divBdr>
          <w:divsChild>
            <w:div w:id="5088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2382314">
                  <w:marLeft w:val="0"/>
                  <w:marRight w:val="0"/>
                  <w:marTop w:val="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532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872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67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31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313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027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313353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1892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078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6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093483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4785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010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376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670646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6710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402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0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151617">
              <w:marLeft w:val="0"/>
              <w:marRight w:val="0"/>
              <w:marTop w:val="22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2025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orcid.org/0000-0002-1772-6268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tandfbis.s3-us-west-2.amazonaws.com/rt-files/AUTHOR/Guidelines/Manuscript+preparation+guide.pdf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A19B229EFB9084AADDD1FFD357C0A45" ma:contentTypeVersion="9" ma:contentTypeDescription="Create a new document." ma:contentTypeScope="" ma:versionID="379307e7a4865498edd8bc7982d495f5">
  <xsd:schema xmlns:xsd="http://www.w3.org/2001/XMLSchema" xmlns:xs="http://www.w3.org/2001/XMLSchema" xmlns:p="http://schemas.microsoft.com/office/2006/metadata/properties" xmlns:ns2="b0bdfd2a-f28a-47e2-840d-c5a0c36f6eb8" targetNamespace="http://schemas.microsoft.com/office/2006/metadata/properties" ma:root="true" ma:fieldsID="d687cad9747eb8068a11bbec76416065" ns2:_="">
    <xsd:import namespace="b0bdfd2a-f28a-47e2-840d-c5a0c36f6eb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0bdfd2a-f28a-47e2-840d-c5a0c36f6eb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18FDC14-06F7-406F-8693-C7F9797B551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0bdfd2a-f28a-47e2-840d-c5a0c36f6eb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DB93DCD-5FC5-4049-923D-E7B501E579A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57960C9A-50B7-4C87-A995-FE5A11B06FB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40D8586-F74A-4E83-8954-DE387ADA25D0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31521</Words>
  <Characters>179675</Characters>
  <Application>Microsoft Office Word</Application>
  <DocSecurity>0</DocSecurity>
  <Lines>1497</Lines>
  <Paragraphs>4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othroyd, Jack</dc:creator>
  <cp:keywords/>
  <dc:description/>
  <cp:lastModifiedBy>Darra Lynn Hofman</cp:lastModifiedBy>
  <cp:revision>4</cp:revision>
  <dcterms:created xsi:type="dcterms:W3CDTF">2021-10-14T06:51:00Z</dcterms:created>
  <dcterms:modified xsi:type="dcterms:W3CDTF">2021-10-14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A19B229EFB9084AADDD1FFD357C0A45</vt:lpwstr>
  </property>
  <property fmtid="{D5CDD505-2E9C-101B-9397-08002B2CF9AE}" pid="3" name="MSIP_Label_57969209-987a-410d-ac15-d40f31778c48_Enabled">
    <vt:lpwstr>true</vt:lpwstr>
  </property>
  <property fmtid="{D5CDD505-2E9C-101B-9397-08002B2CF9AE}" pid="4" name="MSIP_Label_57969209-987a-410d-ac15-d40f31778c48_SetDate">
    <vt:lpwstr>2021-03-08T18:02:26Z</vt:lpwstr>
  </property>
  <property fmtid="{D5CDD505-2E9C-101B-9397-08002B2CF9AE}" pid="5" name="MSIP_Label_57969209-987a-410d-ac15-d40f31778c48_Method">
    <vt:lpwstr>Privileged</vt:lpwstr>
  </property>
  <property fmtid="{D5CDD505-2E9C-101B-9397-08002B2CF9AE}" pid="6" name="MSIP_Label_57969209-987a-410d-ac15-d40f31778c48_Name">
    <vt:lpwstr>57969209-987a-410d-ac15-d40f31778c48</vt:lpwstr>
  </property>
  <property fmtid="{D5CDD505-2E9C-101B-9397-08002B2CF9AE}" pid="7" name="MSIP_Label_57969209-987a-410d-ac15-d40f31778c48_SiteId">
    <vt:lpwstr>2567d566-604c-408a-8a60-55d0dc9d9d6b</vt:lpwstr>
  </property>
  <property fmtid="{D5CDD505-2E9C-101B-9397-08002B2CF9AE}" pid="8" name="MSIP_Label_57969209-987a-410d-ac15-d40f31778c48_ActionId">
    <vt:lpwstr>60365fc4-3044-4093-a5b0-c5672b0b495b</vt:lpwstr>
  </property>
  <property fmtid="{D5CDD505-2E9C-101B-9397-08002B2CF9AE}" pid="9" name="MSIP_Label_57969209-987a-410d-ac15-d40f31778c48_ContentBits">
    <vt:lpwstr>0</vt:lpwstr>
  </property>
</Properties>
</file>